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 xml:space="preserve">Leave this page blank except statements at the </w:t>
      </w:r>
      <w:proofErr w:type="gramStart"/>
      <w:r w:rsidRPr="00D90081">
        <w:rPr>
          <w:i/>
          <w:sz w:val="24"/>
          <w:szCs w:val="24"/>
        </w:rPr>
        <w:t>bottom</w:t>
      </w:r>
      <w:r w:rsidRPr="00D90081">
        <w:rPr>
          <w:sz w:val="24"/>
          <w:szCs w:val="24"/>
        </w:rPr>
        <w:t>;</w:t>
      </w:r>
      <w:proofErr w:type="gramEnd"/>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w:t>
      </w:r>
      <w:proofErr w:type="gramStart"/>
      <w:r w:rsidR="00144E70">
        <w:rPr>
          <w:sz w:val="24"/>
          <w:szCs w:val="24"/>
        </w:rPr>
        <w:t>), or</w:t>
      </w:r>
      <w:proofErr w:type="gramEnd"/>
      <w:r w:rsidR="00144E70">
        <w:rPr>
          <w:sz w:val="24"/>
          <w:szCs w:val="24"/>
        </w:rPr>
        <w:t xml:space="preserve">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2B7DC56B"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Dayan, D. I., C. M. </w:t>
      </w:r>
      <w:r>
        <w:rPr>
          <w:rFonts w:asciiTheme="minorHAnsi" w:hAnsiTheme="minorHAnsi"/>
          <w:i w:val="0"/>
          <w:iCs w:val="0"/>
          <w:color w:val="auto"/>
          <w:spacing w:val="0"/>
        </w:rPr>
        <w:t xml:space="preserve">Lorion, and </w:t>
      </w:r>
      <w:r>
        <w:rPr>
          <w:rFonts w:asciiTheme="minorHAnsi" w:hAnsiTheme="minorHAnsi"/>
          <w:i w:val="0"/>
          <w:iCs w:val="0"/>
          <w:color w:val="auto"/>
          <w:spacing w:val="0"/>
        </w:rPr>
        <w:t>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 xml:space="preserve">ODFW prohibits discrimination </w:t>
      </w:r>
      <w:proofErr w:type="gramStart"/>
      <w:r w:rsidRPr="00C8547A">
        <w:rPr>
          <w:sz w:val="24"/>
          <w:szCs w:val="24"/>
        </w:rPr>
        <w:t>on the basis of</w:t>
      </w:r>
      <w:proofErr w:type="gramEnd"/>
      <w:r w:rsidRPr="00C8547A">
        <w:rPr>
          <w:sz w:val="24"/>
          <w:szCs w:val="24"/>
        </w:rPr>
        <w:t xml:space="preserve"> race, color, national origin, age, sex or disability. If you believe you have been discriminated against as described above in any program, activity or facility, or if you desire further information, please </w:t>
      </w:r>
      <w:proofErr w:type="gramStart"/>
      <w:r w:rsidRPr="00C8547A">
        <w:rPr>
          <w:sz w:val="24"/>
          <w:szCs w:val="24"/>
        </w:rPr>
        <w:t>contact</w:t>
      </w:r>
      <w:r w:rsidR="00917082">
        <w:rPr>
          <w:sz w:val="24"/>
          <w:szCs w:val="24"/>
        </w:rPr>
        <w:t>:</w:t>
      </w:r>
      <w:proofErr w:type="gramEnd"/>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r>
        <w:rPr>
          <w:iCs/>
          <w:sz w:val="24"/>
          <w:szCs w:val="24"/>
        </w:rPr>
        <w:t>David I. Dayan</w:t>
      </w:r>
      <w:r w:rsidR="00E27F90">
        <w:rPr>
          <w:iCs/>
          <w:sz w:val="24"/>
          <w:szCs w:val="24"/>
        </w:rPr>
        <w:t>*</w:t>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1DC2737F" w:rsidR="006A2D8D" w:rsidRDefault="009654C7" w:rsidP="009654C7">
      <w:pPr>
        <w:spacing w:after="0"/>
        <w:jc w:val="center"/>
        <w:rPr>
          <w:sz w:val="24"/>
          <w:szCs w:val="24"/>
        </w:rPr>
      </w:pPr>
      <w:r w:rsidRPr="009654C7">
        <w:rPr>
          <w:sz w:val="24"/>
          <w:szCs w:val="24"/>
        </w:rPr>
        <w:t>Department of Fisheries</w:t>
      </w:r>
      <w:r w:rsidR="00EB2FF5">
        <w:rPr>
          <w:sz w:val="24"/>
          <w:szCs w:val="24"/>
        </w:rPr>
        <w:t>,</w:t>
      </w:r>
      <w:r w:rsidRPr="009654C7">
        <w:rPr>
          <w:sz w:val="24"/>
          <w:szCs w:val="24"/>
        </w:rPr>
        <w:t xml:space="preserve"> Wildlife</w:t>
      </w:r>
      <w:r>
        <w:rPr>
          <w:sz w:val="24"/>
          <w:szCs w:val="24"/>
        </w:rPr>
        <w:t xml:space="preserve"> </w:t>
      </w:r>
      <w:r w:rsidR="00EB2FF5">
        <w:rPr>
          <w:sz w:val="24"/>
          <w:szCs w:val="24"/>
        </w:rPr>
        <w:t>and Conservation Sciences</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E329296" w:rsidR="002224CB" w:rsidRDefault="00751D53" w:rsidP="00523F90">
      <w:pPr>
        <w:jc w:val="center"/>
        <w:rPr>
          <w:sz w:val="24"/>
          <w:szCs w:val="24"/>
        </w:rPr>
      </w:pPr>
      <w:r>
        <w:rPr>
          <w:sz w:val="24"/>
          <w:szCs w:val="24"/>
        </w:rPr>
        <w:t>January 2023</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154C6C68"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233AF5D5"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2</w:t>
        </w:r>
        <w:r w:rsidR="0019344F" w:rsidRPr="0019344F">
          <w:rPr>
            <w:rFonts w:asciiTheme="minorHAnsi" w:hAnsiTheme="minorHAnsi" w:cstheme="minorHAnsi"/>
            <w:noProof/>
            <w:webHidden/>
            <w:szCs w:val="22"/>
          </w:rPr>
          <w:fldChar w:fldCharType="end"/>
        </w:r>
      </w:hyperlink>
    </w:p>
    <w:p w14:paraId="571773A7" w14:textId="152D844B"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7</w:t>
        </w:r>
        <w:r w:rsidR="0019344F" w:rsidRPr="0019344F">
          <w:rPr>
            <w:rFonts w:asciiTheme="minorHAnsi" w:hAnsiTheme="minorHAnsi" w:cstheme="minorHAnsi"/>
            <w:noProof/>
            <w:webHidden/>
            <w:szCs w:val="22"/>
          </w:rPr>
          <w:fldChar w:fldCharType="end"/>
        </w:r>
      </w:hyperlink>
    </w:p>
    <w:p w14:paraId="39BCB345" w14:textId="39D625EB"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364399" w14:textId="3CFDB259"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6</w:t>
        </w:r>
        <w:r w:rsidR="0019344F" w:rsidRPr="0019344F">
          <w:rPr>
            <w:rFonts w:asciiTheme="minorHAnsi" w:hAnsiTheme="minorHAnsi" w:cstheme="minorHAnsi"/>
            <w:noProof/>
            <w:webHidden/>
            <w:szCs w:val="22"/>
          </w:rPr>
          <w:fldChar w:fldCharType="end"/>
        </w:r>
      </w:hyperlink>
    </w:p>
    <w:p w14:paraId="17CBFCC8" w14:textId="53D60137"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07AD40FA" w14:textId="2784459D" w:rsidR="0019344F" w:rsidRPr="0019344F" w:rsidRDefault="00AF7714">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8706FD">
          <w:rPr>
            <w:rFonts w:asciiTheme="minorHAnsi" w:hAnsiTheme="minorHAnsi" w:cstheme="minorHAnsi"/>
            <w:noProof/>
            <w:webHidden/>
            <w:szCs w:val="22"/>
          </w:rPr>
          <w:t>18</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6" w:name="_Toc79163052"/>
      <w:r w:rsidRPr="00D90081">
        <w:rPr>
          <w:rFonts w:asciiTheme="minorHAnsi" w:hAnsiTheme="minorHAnsi"/>
        </w:rPr>
        <w:lastRenderedPageBreak/>
        <w:t>INTRODUCTION</w:t>
      </w:r>
      <w:bookmarkEnd w:id="16"/>
    </w:p>
    <w:p w14:paraId="198B5660" w14:textId="0A58FBB4"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proofErr w:type="gramStart"/>
      <w:r w:rsidR="00B61E84">
        <w:rPr>
          <w:sz w:val="24"/>
          <w:szCs w:val="24"/>
        </w:rPr>
        <w:t>have</w:t>
      </w:r>
      <w:proofErr w:type="gramEnd"/>
      <w:r w:rsidR="00B61E84">
        <w:rPr>
          <w:sz w:val="24"/>
          <w:szCs w:val="24"/>
        </w:rPr>
        <w:t xml:space="preser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w:t>
      </w:r>
      <w:proofErr w:type="spellStart"/>
      <w:r w:rsidR="00191428">
        <w:rPr>
          <w:sz w:val="24"/>
          <w:szCs w:val="24"/>
        </w:rPr>
        <w:t>Salo</w:t>
      </w:r>
      <w:proofErr w:type="spellEnd"/>
      <w:r w:rsidR="00191428">
        <w:rPr>
          <w:sz w:val="24"/>
          <w:szCs w:val="24"/>
        </w:rPr>
        <w:t xml:space="preserve">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w:t>
      </w:r>
      <w:r w:rsidR="008706FD">
        <w:rPr>
          <w:sz w:val="24"/>
          <w:szCs w:val="24"/>
        </w:rPr>
        <w:t>H</w:t>
      </w:r>
      <w:r w:rsidR="00285FB6">
        <w:rPr>
          <w:sz w:val="24"/>
          <w:szCs w:val="24"/>
        </w:rPr>
        <w:t>istoric</w:t>
      </w:r>
      <w:r w:rsidR="008706FD">
        <w:rPr>
          <w:sz w:val="24"/>
          <w:szCs w:val="24"/>
        </w:rPr>
        <w:t>ally,</w:t>
      </w:r>
      <w:r w:rsidR="00285FB6">
        <w:rPr>
          <w:sz w:val="24"/>
          <w:szCs w:val="24"/>
        </w:rPr>
        <w:t xml:space="preserve"> </w:t>
      </w:r>
      <w:r w:rsidR="00747DAF">
        <w:rPr>
          <w:sz w:val="24"/>
          <w:szCs w:val="24"/>
        </w:rPr>
        <w:t xml:space="preserve">the </w:t>
      </w:r>
      <w:r w:rsidR="008C5466">
        <w:rPr>
          <w:sz w:val="24"/>
          <w:szCs w:val="24"/>
        </w:rPr>
        <w:t xml:space="preserve">Pacific Coast </w:t>
      </w:r>
      <w:r w:rsidR="00285FB6">
        <w:rPr>
          <w:sz w:val="24"/>
          <w:szCs w:val="24"/>
        </w:rPr>
        <w:t xml:space="preserve">ESU </w:t>
      </w:r>
      <w:r w:rsidR="00747DAF">
        <w:rPr>
          <w:sz w:val="24"/>
          <w:szCs w:val="24"/>
        </w:rPr>
        <w:t xml:space="preserve">might </w:t>
      </w:r>
      <w:r w:rsidR="00285FB6">
        <w:rPr>
          <w:sz w:val="24"/>
          <w:szCs w:val="24"/>
        </w:rPr>
        <w:t xml:space="preserve">have </w:t>
      </w:r>
      <w:r w:rsidR="001D0B9F">
        <w:rPr>
          <w:sz w:val="24"/>
          <w:szCs w:val="24"/>
        </w:rPr>
        <w:t>included populations in</w:t>
      </w:r>
      <w:r w:rsidR="00285FB6">
        <w:rPr>
          <w:sz w:val="24"/>
          <w:szCs w:val="24"/>
        </w:rPr>
        <w:t xml:space="preserve">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w:t>
      </w:r>
      <w:r w:rsidR="008706FD">
        <w:rPr>
          <w:sz w:val="24"/>
          <w:szCs w:val="24"/>
        </w:rPr>
        <w:t xml:space="preserve">self-sustaining </w:t>
      </w:r>
      <w:r w:rsidR="00FE5FAC">
        <w:rPr>
          <w:sz w:val="24"/>
          <w:szCs w:val="24"/>
        </w:rPr>
        <w:t xml:space="preserve">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 xml:space="preserve">Although there have been genetic studies of populations in the Pacific Coast and neighboring </w:t>
      </w:r>
      <w:r w:rsidRPr="007F5196">
        <w:rPr>
          <w:sz w:val="24"/>
          <w:szCs w:val="24"/>
        </w:rPr>
        <w:t>ESUs (e.g.</w:t>
      </w:r>
      <w:r w:rsidR="003D49CF">
        <w:rPr>
          <w:sz w:val="24"/>
          <w:szCs w:val="24"/>
        </w:rPr>
        <w:t>,</w:t>
      </w:r>
      <w:r w:rsidRPr="007F5196">
        <w:rPr>
          <w:sz w:val="24"/>
          <w:szCs w:val="24"/>
        </w:rPr>
        <w:t xml:space="preserve"> Johnson </w:t>
      </w:r>
      <w:r w:rsidRPr="004E0045">
        <w:rPr>
          <w:i/>
          <w:iCs/>
          <w:sz w:val="24"/>
          <w:szCs w:val="24"/>
        </w:rPr>
        <w:t>et al.</w:t>
      </w:r>
      <w:r w:rsidRPr="007F5196">
        <w:rPr>
          <w:sz w:val="24"/>
          <w:szCs w:val="24"/>
        </w:rPr>
        <w:t xml:space="preserve"> 1997</w:t>
      </w:r>
      <w:r w:rsidRPr="007F5196">
        <w:rPr>
          <w:sz w:val="24"/>
          <w:szCs w:val="24"/>
        </w:rPr>
        <w:t xml:space="preserve">;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79600FAE"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w:t>
      </w:r>
      <w:r w:rsidR="001D0B9F">
        <w:rPr>
          <w:sz w:val="24"/>
          <w:szCs w:val="24"/>
        </w:rPr>
        <w:t xml:space="preserve">river </w:t>
      </w:r>
      <w:r w:rsidR="009670B5">
        <w:rPr>
          <w:sz w:val="24"/>
          <w:szCs w:val="24"/>
        </w:rPr>
        <w:t>basins</w:t>
      </w:r>
      <w:r w:rsidR="008C5466">
        <w:rPr>
          <w:sz w:val="24"/>
          <w:szCs w:val="24"/>
        </w:rPr>
        <w:t xml:space="preserve"> </w:t>
      </w:r>
      <w:r w:rsidR="001D0B9F">
        <w:rPr>
          <w:sz w:val="24"/>
          <w:szCs w:val="24"/>
        </w:rPr>
        <w:t xml:space="preserve">of </w:t>
      </w:r>
      <w:r w:rsidR="008C5466">
        <w:rPr>
          <w:sz w:val="24"/>
          <w:szCs w:val="24"/>
        </w:rPr>
        <w:t>the Oregon coast</w:t>
      </w:r>
      <w:r w:rsidR="009670B5">
        <w:rPr>
          <w:sz w:val="24"/>
          <w:szCs w:val="24"/>
        </w:rPr>
        <w:t xml:space="preserve"> currently</w:t>
      </w:r>
      <w:r w:rsidR="00BD25BC">
        <w:rPr>
          <w:sz w:val="24"/>
          <w:szCs w:val="24"/>
        </w:rPr>
        <w:t xml:space="preserve"> </w:t>
      </w:r>
      <w:r w:rsidR="001D0B9F">
        <w:rPr>
          <w:sz w:val="24"/>
          <w:szCs w:val="24"/>
        </w:rPr>
        <w:t>support</w:t>
      </w:r>
      <w:r w:rsidRPr="00285FB6">
        <w:rPr>
          <w:sz w:val="24"/>
          <w:szCs w:val="24"/>
        </w:rPr>
        <w:t xml:space="preserve"> </w:t>
      </w:r>
      <w:r w:rsidR="004737F8">
        <w:rPr>
          <w:sz w:val="24"/>
          <w:szCs w:val="24"/>
        </w:rPr>
        <w:t>Chum</w:t>
      </w:r>
      <w:r w:rsidRPr="00285FB6">
        <w:rPr>
          <w:sz w:val="24"/>
          <w:szCs w:val="24"/>
        </w:rPr>
        <w:t xml:space="preserve"> </w:t>
      </w:r>
      <w:r w:rsidR="004737F8">
        <w:rPr>
          <w:sz w:val="24"/>
          <w:szCs w:val="24"/>
        </w:rPr>
        <w:t>Salmon</w:t>
      </w:r>
      <w:r w:rsidRPr="00285FB6">
        <w:rPr>
          <w:sz w:val="24"/>
          <w:szCs w:val="24"/>
        </w:rPr>
        <w:t xml:space="preserve"> populations</w:t>
      </w:r>
      <w:r w:rsidR="00E32EB7">
        <w:rPr>
          <w:sz w:val="24"/>
          <w:szCs w:val="24"/>
        </w:rPr>
        <w:t xml:space="preserve"> (ODFW 2014)</w:t>
      </w:r>
      <w:r w:rsidRPr="00285FB6">
        <w:rPr>
          <w:sz w:val="24"/>
          <w:szCs w:val="24"/>
        </w:rPr>
        <w:t xml:space="preserve">. </w:t>
      </w:r>
      <w:r w:rsidR="009670B5">
        <w:rPr>
          <w:sz w:val="24"/>
          <w:szCs w:val="24"/>
        </w:rPr>
        <w:t xml:space="preserve">Early records and </w:t>
      </w:r>
      <w:r w:rsidR="00E32EB7">
        <w:rPr>
          <w:sz w:val="24"/>
          <w:szCs w:val="24"/>
        </w:rPr>
        <w:t>recent</w:t>
      </w:r>
      <w:r w:rsidR="009670B5">
        <w:rPr>
          <w:sz w:val="24"/>
          <w:szCs w:val="24"/>
        </w:rPr>
        <w:t xml:space="preserve">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 xml:space="preserve">It is unknown how many of these locations historically supported </w:t>
      </w:r>
      <w:r w:rsidR="0096675E" w:rsidRPr="007F5196">
        <w:rPr>
          <w:sz w:val="24"/>
          <w:szCs w:val="24"/>
        </w:rPr>
        <w:t>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06C9F5D5"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r w:rsidR="00CB0406">
        <w:rPr>
          <w:sz w:val="24"/>
          <w:szCs w:val="24"/>
        </w:rPr>
        <w:t>of</w:t>
      </w:r>
      <w:r w:rsidR="00CB0406" w:rsidRPr="007F5196">
        <w:rPr>
          <w:sz w:val="24"/>
          <w:szCs w:val="24"/>
        </w:rPr>
        <w:t xml:space="preserve"> </w:t>
      </w:r>
      <w:r w:rsidRPr="007F5196">
        <w:rPr>
          <w:sz w:val="24"/>
          <w:szCs w:val="24"/>
        </w:rPr>
        <w:t>the Oregon coast</w:t>
      </w:r>
      <w:r w:rsidRPr="007F5196">
        <w:rPr>
          <w:sz w:val="24"/>
          <w:szCs w:val="24"/>
        </w:rPr>
        <w:t xml:space="preserve">.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w:t>
      </w:r>
      <w:proofErr w:type="gramStart"/>
      <w:r w:rsidR="00BA3479" w:rsidRPr="007F5196">
        <w:rPr>
          <w:sz w:val="24"/>
          <w:szCs w:val="24"/>
        </w:rPr>
        <w:t>occur</w:t>
      </w:r>
      <w:proofErr w:type="gramEnd"/>
      <w:r w:rsidR="00BA3479" w:rsidRPr="007F5196">
        <w:rPr>
          <w:sz w:val="24"/>
          <w:szCs w:val="24"/>
        </w:rPr>
        <w:t xml:space="preserve">.       </w:t>
      </w:r>
      <w:commentRangeStart w:id="17"/>
      <w:commentRangeStart w:id="18"/>
      <w:commentRangeEnd w:id="17"/>
      <w:r w:rsidR="00BA3479">
        <w:rPr>
          <w:rStyle w:val="CommentReference"/>
        </w:rPr>
        <w:commentReference w:id="17"/>
      </w:r>
      <w:commentRangeEnd w:id="18"/>
      <w:r w:rsidR="00BA3479">
        <w:rPr>
          <w:rStyle w:val="CommentReference"/>
        </w:rPr>
        <w:commentReference w:id="18"/>
      </w:r>
      <w:r w:rsidRPr="007F5196">
        <w:rPr>
          <w:sz w:val="24"/>
          <w:szCs w:val="24"/>
        </w:rPr>
        <w:t xml:space="preserve">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65EF2913" w:rsidR="0072249D" w:rsidRPr="0072249D" w:rsidRDefault="008F0547" w:rsidP="0072249D">
      <w:pPr>
        <w:pStyle w:val="ListParagraph"/>
        <w:numPr>
          <w:ilvl w:val="0"/>
          <w:numId w:val="10"/>
        </w:numPr>
        <w:rPr>
          <w:rFonts w:ascii="Calibri" w:hAnsi="Calibri" w:cs="Calibri"/>
          <w:sz w:val="24"/>
          <w:szCs w:val="24"/>
        </w:rPr>
      </w:pPr>
      <w:bookmarkStart w:id="19"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w:t>
      </w:r>
      <w:r w:rsidR="00C67146">
        <w:rPr>
          <w:rFonts w:ascii="Calibri" w:hAnsi="Calibri" w:cs="Calibri"/>
          <w:sz w:val="24"/>
          <w:szCs w:val="24"/>
        </w:rPr>
        <w:t>three</w:t>
      </w:r>
      <w:r w:rsidRPr="0072249D">
        <w:rPr>
          <w:rFonts w:ascii="Calibri" w:hAnsi="Calibri" w:cs="Calibri"/>
          <w:sz w:val="24"/>
          <w:szCs w:val="24"/>
        </w:rPr>
        <w:t xml:space="preserve"> additional basins </w:t>
      </w:r>
      <w:r w:rsidR="00DB0784" w:rsidRPr="0072249D">
        <w:rPr>
          <w:rFonts w:ascii="Calibri" w:hAnsi="Calibri" w:cs="Calibri"/>
          <w:sz w:val="24"/>
          <w:szCs w:val="24"/>
        </w:rPr>
        <w:t>(</w:t>
      </w:r>
      <w:proofErr w:type="spellStart"/>
      <w:r w:rsidR="00DB0784">
        <w:rPr>
          <w:rFonts w:ascii="Calibri" w:hAnsi="Calibri" w:cs="Calibri"/>
          <w:sz w:val="24"/>
          <w:szCs w:val="24"/>
        </w:rPr>
        <w:t>Netarts</w:t>
      </w:r>
      <w:proofErr w:type="spellEnd"/>
      <w:r w:rsidR="00C67146">
        <w:rPr>
          <w:rFonts w:ascii="Calibri" w:hAnsi="Calibri" w:cs="Calibri"/>
          <w:sz w:val="24"/>
          <w:szCs w:val="24"/>
        </w:rPr>
        <w:t xml:space="preserve">, </w:t>
      </w:r>
      <w:r w:rsidR="00DB0784" w:rsidRPr="0072249D">
        <w:rPr>
          <w:rFonts w:ascii="Calibri" w:hAnsi="Calibri" w:cs="Calibri"/>
          <w:sz w:val="24"/>
          <w:szCs w:val="24"/>
        </w:rPr>
        <w:t>Siletz</w:t>
      </w:r>
      <w:r w:rsidR="00C67146">
        <w:rPr>
          <w:rFonts w:ascii="Calibri" w:hAnsi="Calibri" w:cs="Calibri"/>
          <w:sz w:val="24"/>
          <w:szCs w:val="24"/>
        </w:rPr>
        <w:t>, and Coos</w:t>
      </w:r>
      <w:r w:rsidR="00DB0784" w:rsidRPr="0072249D">
        <w:rPr>
          <w:rFonts w:ascii="Calibri" w:hAnsi="Calibri" w:cs="Calibri"/>
          <w:sz w:val="24"/>
          <w:szCs w:val="24"/>
        </w:rPr>
        <w:t xml:space="preserve">) </w:t>
      </w:r>
      <w:bookmarkEnd w:id="19"/>
      <w:r w:rsidR="00C67146">
        <w:rPr>
          <w:rFonts w:ascii="Calibri" w:hAnsi="Calibri" w:cs="Calibri"/>
          <w:sz w:val="24"/>
          <w:szCs w:val="24"/>
        </w:rPr>
        <w:t>where Chum Salmon are regularly observed</w:t>
      </w:r>
      <w:r w:rsidRPr="0072249D">
        <w:rPr>
          <w:rFonts w:ascii="Calibri" w:hAnsi="Calibri" w:cs="Calibri"/>
          <w:sz w:val="24"/>
          <w:szCs w:val="24"/>
        </w:rPr>
        <w:t xml:space="preserve">,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20" w:name="_Hlk90886442"/>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20"/>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21" w:name="_Toc79163053"/>
      <w:r w:rsidRPr="00D90081">
        <w:rPr>
          <w:rFonts w:asciiTheme="minorHAnsi" w:hAnsiTheme="minorHAnsi"/>
        </w:rPr>
        <w:t>METHODS</w:t>
      </w:r>
      <w:bookmarkEnd w:id="21"/>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proofErr w:type="spellStart"/>
      <w:r w:rsidR="0001553A">
        <w:rPr>
          <w:rFonts w:cstheme="minorHAnsi"/>
          <w:sz w:val="24"/>
          <w:szCs w:val="24"/>
        </w:rPr>
        <w:t>Z</w:t>
      </w:r>
      <w:r w:rsidRPr="00222FEB">
        <w:rPr>
          <w:rFonts w:cstheme="minorHAnsi"/>
          <w:sz w:val="24"/>
          <w:szCs w:val="24"/>
        </w:rPr>
        <w:t>enodo</w:t>
      </w:r>
      <w:proofErr w:type="spellEnd"/>
      <w:r w:rsidRPr="00222FEB">
        <w:rPr>
          <w:rFonts w:cstheme="minorHAnsi"/>
          <w:sz w:val="24"/>
          <w:szCs w:val="24"/>
        </w:rPr>
        <w:t xml:space="preserve">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51C14159"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 xml:space="preserve">a tributary of </w:t>
      </w:r>
      <w:proofErr w:type="spellStart"/>
      <w:r w:rsidR="005E60BD">
        <w:rPr>
          <w:sz w:val="24"/>
          <w:szCs w:val="24"/>
        </w:rPr>
        <w:t>Netarts</w:t>
      </w:r>
      <w:proofErr w:type="spellEnd"/>
      <w:r w:rsidR="005E60BD">
        <w:rPr>
          <w:sz w:val="24"/>
          <w:szCs w:val="24"/>
        </w:rPr>
        <w:t xml:space="preserve">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22" w:name="_Hlk89855066"/>
      <w:r w:rsidR="004737F8">
        <w:rPr>
          <w:sz w:val="24"/>
          <w:szCs w:val="24"/>
        </w:rPr>
        <w:t>Chum</w:t>
      </w:r>
      <w:r w:rsidR="00A44222" w:rsidRPr="00A44222">
        <w:rPr>
          <w:sz w:val="24"/>
          <w:szCs w:val="24"/>
        </w:rPr>
        <w:t xml:space="preserve"> </w:t>
      </w:r>
      <w:bookmarkEnd w:id="22"/>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w:t>
      </w:r>
      <w:r w:rsidR="00702BF8">
        <w:rPr>
          <w:sz w:val="24"/>
          <w:szCs w:val="24"/>
        </w:rPr>
        <w:t xml:space="preserve">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r w:rsidR="000A1460" w:rsidRPr="00A44222">
        <w:rPr>
          <w:sz w:val="24"/>
          <w:szCs w:val="24"/>
        </w:rPr>
        <w:t>All sampled individuals were</w:t>
      </w:r>
      <w:r w:rsidR="00B713E7">
        <w:rPr>
          <w:sz w:val="24"/>
          <w:szCs w:val="24"/>
        </w:rPr>
        <w:t xml:space="preserve"> assumed to be</w:t>
      </w:r>
      <w:r w:rsidR="000A1460" w:rsidRPr="00A44222">
        <w:rPr>
          <w:sz w:val="24"/>
          <w:szCs w:val="24"/>
        </w:rPr>
        <w:t xml:space="preserve"> natural</w:t>
      </w:r>
      <w:r w:rsidR="00F06460">
        <w:rPr>
          <w:sz w:val="24"/>
          <w:szCs w:val="24"/>
        </w:rPr>
        <w:t>-</w:t>
      </w:r>
      <w:r w:rsidR="000A1460" w:rsidRPr="00A44222">
        <w:rPr>
          <w:sz w:val="24"/>
          <w:szCs w:val="24"/>
        </w:rPr>
        <w:t>origin</w:t>
      </w:r>
      <w:r w:rsidR="005458A0">
        <w:rPr>
          <w:sz w:val="24"/>
          <w:szCs w:val="24"/>
        </w:rPr>
        <w:t xml:space="preserve"> fish</w:t>
      </w:r>
      <w:r w:rsidR="00B713E7">
        <w:rPr>
          <w:sz w:val="24"/>
          <w:szCs w:val="24"/>
        </w:rPr>
        <w:t xml:space="preserve"> based on a lack of fin marks indicating hatchery origin and because there are no Chum Salmon hatchery releases </w:t>
      </w:r>
      <w:r w:rsidR="00AE6459">
        <w:rPr>
          <w:sz w:val="24"/>
          <w:szCs w:val="24"/>
        </w:rPr>
        <w:t>in</w:t>
      </w:r>
      <w:r w:rsidR="00414D00">
        <w:rPr>
          <w:sz w:val="24"/>
          <w:szCs w:val="24"/>
        </w:rPr>
        <w:t xml:space="preserve"> the</w:t>
      </w:r>
      <w:r w:rsidR="00AE6459">
        <w:rPr>
          <w:sz w:val="24"/>
          <w:szCs w:val="24"/>
        </w:rPr>
        <w:t xml:space="preserve"> </w:t>
      </w:r>
      <w:r w:rsidR="00414D00">
        <w:rPr>
          <w:sz w:val="24"/>
          <w:szCs w:val="24"/>
        </w:rPr>
        <w:t>Oregon Coastal Chum Salmon SMU (ODFW 2014)</w:t>
      </w:r>
      <w:r w:rsidR="000A1460" w:rsidRPr="00A44222">
        <w:rPr>
          <w:sz w:val="24"/>
          <w:szCs w:val="24"/>
        </w:rPr>
        <w:t xml:space="preserve">. </w:t>
      </w:r>
      <w:r w:rsidR="00414D00">
        <w:rPr>
          <w:sz w:val="24"/>
          <w:szCs w:val="24"/>
        </w:rPr>
        <w:t>It is possible that sampled fish included hatchery-origin strays from</w:t>
      </w:r>
      <w:r w:rsidR="00414D00">
        <w:rPr>
          <w:rStyle w:val="CommentReference"/>
        </w:rPr>
        <w:t xml:space="preserve"> </w:t>
      </w:r>
      <w:r w:rsidR="00414D00">
        <w:rPr>
          <w:sz w:val="24"/>
          <w:szCs w:val="24"/>
        </w:rPr>
        <w:t xml:space="preserve">the Columbia River Basin or more distant hatchery programs. </w:t>
      </w:r>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w:t>
      </w:r>
      <w:r w:rsidR="005E60BD">
        <w:rPr>
          <w:sz w:val="24"/>
          <w:szCs w:val="24"/>
        </w:rPr>
        <w:t xml:space="preserve">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0E58F9E3" w:rsidR="00DF0181" w:rsidRPr="00833A02" w:rsidRDefault="000A1460" w:rsidP="00833A02">
      <w:pPr>
        <w:rPr>
          <w:sz w:val="24"/>
          <w:szCs w:val="24"/>
        </w:rPr>
      </w:pPr>
      <w:r>
        <w:rPr>
          <w:sz w:val="24"/>
          <w:szCs w:val="24"/>
        </w:rPr>
        <w:lastRenderedPageBreak/>
        <w:t>A</w:t>
      </w:r>
      <w:r w:rsidR="00CC29FA">
        <w:rPr>
          <w:sz w:val="24"/>
          <w:szCs w:val="24"/>
        </w:rPr>
        <w:t xml:space="preserve">rchival </w:t>
      </w:r>
      <w:r w:rsidR="00A44222" w:rsidRPr="00A44222">
        <w:rPr>
          <w:sz w:val="24"/>
          <w:szCs w:val="24"/>
        </w:rPr>
        <w:t xml:space="preserve">scale </w:t>
      </w:r>
      <w:r w:rsidR="00A44222" w:rsidRPr="00A44222">
        <w:rPr>
          <w:sz w:val="24"/>
          <w:szCs w:val="24"/>
        </w:rPr>
        <w:t xml:space="preserve">samples were collected </w:t>
      </w:r>
      <w:r>
        <w:rPr>
          <w:sz w:val="24"/>
          <w:szCs w:val="24"/>
        </w:rPr>
        <w:t xml:space="preserve">from </w:t>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r w:rsidR="00BA3479">
        <w:rPr>
          <w:sz w:val="24"/>
          <w:szCs w:val="24"/>
        </w:rPr>
        <w:t>ten</w:t>
      </w:r>
      <w:r>
        <w:rPr>
          <w:sz w:val="24"/>
          <w:szCs w:val="24"/>
        </w:rPr>
        <w:t xml:space="preserve">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w:t>
      </w:r>
      <w:r w:rsidR="00643FB5">
        <w:rPr>
          <w:sz w:val="24"/>
          <w:szCs w:val="24"/>
        </w:rPr>
        <w:t xml:space="preserve">were </w:t>
      </w:r>
      <w:r w:rsidR="002D4519">
        <w:rPr>
          <w:sz w:val="24"/>
          <w:szCs w:val="24"/>
        </w:rPr>
        <w:t xml:space="preserve">excluded from </w:t>
      </w:r>
      <w:r w:rsidR="00643FB5">
        <w:rPr>
          <w:sz w:val="24"/>
          <w:szCs w:val="24"/>
        </w:rPr>
        <w:t xml:space="preserve">our analyses </w:t>
      </w:r>
      <w:r w:rsidR="002D4519">
        <w:rPr>
          <w:sz w:val="24"/>
          <w:szCs w:val="24"/>
        </w:rPr>
        <w:t xml:space="preserve">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537E8A4"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w:t>
      </w:r>
      <w:r w:rsidR="00643FB5">
        <w:rPr>
          <w:rFonts w:ascii="Calibri" w:eastAsia="Calibri" w:hAnsi="Calibri" w:cs="Calibri"/>
        </w:rPr>
        <w:t>,</w:t>
      </w:r>
      <w:r w:rsidR="00DD6E71" w:rsidRPr="007F1F9D">
        <w:rPr>
          <w:rFonts w:ascii="Calibri" w:eastAsia="Calibri" w:hAnsi="Calibri" w:cs="Calibri"/>
        </w:rPr>
        <w:t xml:space="preserve"> including: </w:t>
      </w:r>
      <w:r w:rsidR="00BA3479">
        <w:rPr>
          <w:rFonts w:ascii="Calibri" w:eastAsia="Calibri" w:hAnsi="Calibri" w:cs="Calibri"/>
        </w:rPr>
        <w:t xml:space="preserve">basin, sampling </w:t>
      </w:r>
      <w:r w:rsidR="00DD6E71" w:rsidRPr="007F1F9D">
        <w:rPr>
          <w:rFonts w:ascii="Calibri" w:eastAsia="Calibri" w:hAnsi="Calibri" w:cs="Calibri"/>
        </w:rPr>
        <w:t>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proofErr w:type="gram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proofErr w:type="gram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bookmarkStart w:id="23" w:name="_Hlk88573781"/>
      <w:bookmarkStart w:id="24"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23"/>
    </w:tbl>
    <w:p w14:paraId="34F3BFDF" w14:textId="2201513B" w:rsidR="00DF0181" w:rsidRDefault="00DF0181" w:rsidP="00DF0181">
      <w:pPr>
        <w:rPr>
          <w:rFonts w:cstheme="minorHAnsi"/>
          <w:b/>
          <w:bCs/>
        </w:rPr>
      </w:pPr>
    </w:p>
    <w:bookmarkEnd w:id="24"/>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68EF9EA7"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368C6CDA" w:rsidR="00A44222" w:rsidRPr="00A44222" w:rsidRDefault="00A44222" w:rsidP="00A44222">
      <w:pPr>
        <w:rPr>
          <w:bCs/>
          <w:sz w:val="24"/>
          <w:szCs w:val="24"/>
        </w:rPr>
      </w:pPr>
      <w:r w:rsidRPr="00A44222">
        <w:rPr>
          <w:bCs/>
          <w:sz w:val="24"/>
          <w:szCs w:val="24"/>
        </w:rPr>
        <w:t xml:space="preserve">Briefly, we filtered genotypes </w:t>
      </w:r>
      <w:r w:rsidR="00751D53" w:rsidRPr="00A44222">
        <w:rPr>
          <w:bCs/>
          <w:sz w:val="24"/>
          <w:szCs w:val="24"/>
        </w:rPr>
        <w:t>based on</w:t>
      </w:r>
      <w:r w:rsidRPr="00A44222">
        <w:rPr>
          <w:bCs/>
          <w:sz w:val="24"/>
          <w:szCs w:val="24"/>
        </w:rPr>
        <w:t xml:space="preserve"> missingness, sample duplication and the individual fuzziness index (IFI), which estimates the amount of cross-contamination </w:t>
      </w:r>
      <w:proofErr w:type="gramStart"/>
      <w:r w:rsidRPr="00A44222">
        <w:rPr>
          <w:bCs/>
          <w:sz w:val="24"/>
          <w:szCs w:val="24"/>
        </w:rPr>
        <w:t>in a given</w:t>
      </w:r>
      <w:proofErr w:type="gramEnd"/>
      <w:r w:rsidRPr="00A44222">
        <w:rPr>
          <w:bCs/>
          <w:sz w:val="24"/>
          <w:szCs w:val="24"/>
        </w:rPr>
        <w:t xml:space="preserve">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xml:space="preserve">. We </w:t>
      </w:r>
      <w:r w:rsidRPr="00A44222">
        <w:rPr>
          <w:bCs/>
          <w:sz w:val="24"/>
          <w:szCs w:val="24"/>
        </w:rPr>
        <w:t>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i.e.</w:t>
      </w:r>
      <w:r w:rsidR="003D49CF">
        <w:rPr>
          <w:bCs/>
          <w:sz w:val="24"/>
          <w:szCs w:val="24"/>
        </w:rPr>
        <w:t>,</w:t>
      </w:r>
      <w:r w:rsidRPr="00A44222">
        <w:rPr>
          <w:bCs/>
          <w:sz w:val="24"/>
          <w:szCs w:val="24"/>
        </w:rPr>
        <w:t xml:space="preserv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w:t>
      </w:r>
      <w:r w:rsidR="00751D53" w:rsidRPr="00A44222">
        <w:rPr>
          <w:bCs/>
          <w:sz w:val="24"/>
          <w:szCs w:val="24"/>
        </w:rPr>
        <w:t>data and</w:t>
      </w:r>
      <w:r w:rsidRPr="00A44222">
        <w:rPr>
          <w:bCs/>
          <w:sz w:val="24"/>
          <w:szCs w:val="24"/>
        </w:rPr>
        <w:t xml:space="preserve"> skewed or high variance in allele ratios among uncalled and heterozygous samples</w:t>
      </w:r>
      <w:r w:rsidR="003D49CF">
        <w:rPr>
          <w:bCs/>
          <w:sz w:val="24"/>
          <w:szCs w:val="24"/>
        </w:rPr>
        <w:t>,</w:t>
      </w:r>
      <w:r w:rsidRPr="00A44222">
        <w:rPr>
          <w:bCs/>
          <w:sz w:val="24"/>
          <w:szCs w:val="24"/>
        </w:rPr>
        <w:t xml:space="preserve">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w:t>
      </w:r>
      <w:r w:rsidR="003D49CF">
        <w:rPr>
          <w:bCs/>
          <w:sz w:val="24"/>
          <w:szCs w:val="24"/>
        </w:rPr>
        <w:t>are</w:t>
      </w:r>
      <w:r w:rsidRPr="00A44222">
        <w:rPr>
          <w:bCs/>
          <w:sz w:val="24"/>
          <w:szCs w:val="24"/>
        </w:rPr>
        <w:t xml:space="preserve">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4CB1D1B7"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between these samples and archival scale samples (2013). Genotyping efficacy was assessed </w:t>
      </w:r>
      <w:r w:rsidR="00751D53" w:rsidRPr="00A44222">
        <w:rPr>
          <w:bCs/>
          <w:sz w:val="24"/>
          <w:szCs w:val="24"/>
        </w:rPr>
        <w:t>based on</w:t>
      </w:r>
      <w:r w:rsidRPr="00A44222">
        <w:rPr>
          <w:bCs/>
          <w:sz w:val="24"/>
          <w:szCs w:val="24"/>
        </w:rPr>
        <w:t xml:space="preserve">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muscle) and </w:t>
      </w:r>
      <w:r w:rsidRPr="00A44222">
        <w:rPr>
          <w:bCs/>
          <w:sz w:val="24"/>
          <w:szCs w:val="24"/>
        </w:rPr>
        <w:lastRenderedPageBreak/>
        <w:t>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Jombart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3299D1BE"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BA3479">
        <w:rPr>
          <w:sz w:val="24"/>
          <w:szCs w:val="24"/>
        </w:rPr>
        <w:t xml:space="preserve"> of the</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data</w:t>
      </w:r>
      <w:r w:rsidR="003D49CF">
        <w:rPr>
          <w:sz w:val="24"/>
          <w:szCs w:val="24"/>
        </w:rPr>
        <w:t>,</w:t>
      </w:r>
      <w:r w:rsidR="0039210A">
        <w:rPr>
          <w:sz w:val="24"/>
          <w:szCs w:val="24"/>
        </w:rPr>
        <w:t xml:space="preserve">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2600E7B0"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examining the scree plot of PCA eigenvalues. We also examined spatial patterns</w:t>
      </w:r>
      <w:r w:rsidR="00B261F7">
        <w:rPr>
          <w:sz w:val="24"/>
          <w:szCs w:val="24"/>
        </w:rPr>
        <w:t xml:space="preserve"> of</w:t>
      </w:r>
      <w:r w:rsidRPr="00315621">
        <w:rPr>
          <w:sz w:val="24"/>
          <w:szCs w:val="24"/>
        </w:rPr>
        <w:t xml:space="preserve">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w:t>
      </w:r>
      <w:r w:rsidRPr="00315621">
        <w:rPr>
          <w:sz w:val="24"/>
          <w:szCs w:val="24"/>
        </w:rPr>
        <w:t xml:space="preserve">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proofErr w:type="gramStart"/>
      <w:r w:rsidRPr="00315621">
        <w:rPr>
          <w:sz w:val="24"/>
          <w:szCs w:val="24"/>
        </w:rPr>
        <w:t>/(</w:t>
      </w:r>
      <w:proofErr w:type="gramEnd"/>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5F39D748" w:rsidR="00A44222" w:rsidRPr="00A44222" w:rsidRDefault="00A44222" w:rsidP="007D71F2">
      <w:pPr>
        <w:rPr>
          <w:sz w:val="24"/>
          <w:szCs w:val="24"/>
        </w:rPr>
      </w:pPr>
      <w:r w:rsidRPr="00315621">
        <w:rPr>
          <w:sz w:val="24"/>
          <w:szCs w:val="24"/>
        </w:rPr>
        <w:t xml:space="preserve">To further examine spatial patterns in the data that </w:t>
      </w:r>
      <w:r w:rsidR="006F18D6">
        <w:rPr>
          <w:sz w:val="24"/>
          <w:szCs w:val="24"/>
        </w:rPr>
        <w:t>might</w:t>
      </w:r>
      <w:r w:rsidR="006F18D6" w:rsidRPr="00315621">
        <w:rPr>
          <w:sz w:val="24"/>
          <w:szCs w:val="24"/>
        </w:rPr>
        <w:t xml:space="preserve"> </w:t>
      </w:r>
      <w:r w:rsidRPr="00315621">
        <w:rPr>
          <w:sz w:val="24"/>
          <w:szCs w:val="24"/>
        </w:rPr>
        <w:t xml:space="preserve">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 xml:space="preserve">is conceptually </w:t>
      </w:r>
      <w:proofErr w:type="gramStart"/>
      <w:r w:rsidR="007D71F2" w:rsidRPr="003F234C">
        <w:rPr>
          <w:rFonts w:cstheme="minorHAnsi"/>
          <w:sz w:val="24"/>
          <w:szCs w:val="24"/>
        </w:rPr>
        <w:t>similar to</w:t>
      </w:r>
      <w:proofErr w:type="gramEnd"/>
      <w:r w:rsidR="007D71F2" w:rsidRPr="003F234C">
        <w:rPr>
          <w:rFonts w:cstheme="minorHAnsi"/>
          <w:sz w:val="24"/>
          <w:szCs w:val="24"/>
        </w:rPr>
        <w:t xml:space="preserve"> fitting a principal component analysis on the fitted values from a multiple linear regression. The resulting redundant axes are orthogonal and capture the extent to which multiple explanatory variables can be used to explain </w:t>
      </w:r>
      <w:r w:rsidR="00A270F4">
        <w:rPr>
          <w:rFonts w:cstheme="minorHAnsi"/>
          <w:sz w:val="24"/>
          <w:szCs w:val="24"/>
        </w:rPr>
        <w:t xml:space="preserve">variation for </w:t>
      </w:r>
      <w:r w:rsidR="007D71F2" w:rsidRPr="003F234C">
        <w:rPr>
          <w:rFonts w:cstheme="minorHAnsi"/>
          <w:sz w:val="24"/>
          <w:szCs w:val="24"/>
        </w:rPr>
        <w:t xml:space="preserve">multiple response variables. In our case, this means that each redundant axis captures an orthogonal </w:t>
      </w:r>
      <w:r w:rsidR="007D71F2" w:rsidRPr="003F234C">
        <w:rPr>
          <w:rFonts w:cstheme="minorHAnsi"/>
          <w:sz w:val="24"/>
          <w:szCs w:val="24"/>
        </w:rPr>
        <w:t>component of the relationship between the genetic and spatial variation among individual</w:t>
      </w:r>
      <w:r w:rsidR="007D71F2" w:rsidRPr="00FC4B9C">
        <w:rPr>
          <w:rFonts w:cstheme="minorHAnsi"/>
          <w:sz w:val="24"/>
          <w:szCs w:val="24"/>
        </w:rPr>
        <w:t xml:space="preserve">s. </w:t>
      </w:r>
      <w:r w:rsidRPr="00315621">
        <w:rPr>
          <w:sz w:val="24"/>
          <w:szCs w:val="24"/>
        </w:rPr>
        <w:t xml:space="preserve">We used the </w:t>
      </w:r>
      <w:r w:rsidRPr="00315621">
        <w:rPr>
          <w:sz w:val="24"/>
          <w:szCs w:val="24"/>
        </w:rPr>
        <w:lastRenderedPageBreak/>
        <w:t>matrix 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w:t>
      </w:r>
      <w:proofErr w:type="gramStart"/>
      <w:r w:rsidRPr="00A44222">
        <w:rPr>
          <w:sz w:val="24"/>
          <w:szCs w:val="24"/>
        </w:rPr>
        <w:t>are capable of describing</w:t>
      </w:r>
      <w:proofErr w:type="gramEnd"/>
      <w:r w:rsidRPr="00A44222">
        <w:rPr>
          <w:sz w:val="24"/>
          <w:szCs w:val="24"/>
        </w:rPr>
        <w:t xml:space="preserve"> spatial variation at multiple scales</w:t>
      </w:r>
      <w:r w:rsidR="00B261F7">
        <w:rPr>
          <w:sz w:val="24"/>
          <w:szCs w:val="24"/>
        </w:rPr>
        <w:t xml:space="preserve">. </w:t>
      </w:r>
      <w:r w:rsidRPr="00A44222">
        <w:rPr>
          <w:sz w:val="24"/>
          <w:szCs w:val="24"/>
        </w:rPr>
        <w:t xml:space="preserve">We used the </w:t>
      </w:r>
      <w:proofErr w:type="spellStart"/>
      <w:proofErr w:type="gramStart"/>
      <w:r w:rsidRPr="00A44222">
        <w:rPr>
          <w:i/>
          <w:iCs/>
          <w:sz w:val="24"/>
          <w:szCs w:val="24"/>
        </w:rPr>
        <w:t>moran.randtest</w:t>
      </w:r>
      <w:proofErr w:type="spellEnd"/>
      <w:proofErr w:type="gram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57C0DB8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 xml:space="preserve">greater than 0.2 was retained. We used an admixture </w:t>
      </w:r>
      <w:r w:rsidRPr="00A44222">
        <w:rPr>
          <w:sz w:val="24"/>
          <w:szCs w:val="24"/>
        </w:rPr>
        <w:t>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Evanno</w:t>
      </w:r>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r w:rsidR="003D49CF">
        <w:rPr>
          <w:sz w:val="24"/>
          <w:szCs w:val="24"/>
        </w:rPr>
        <w:t>CLUMPAK</w:t>
      </w:r>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r w:rsidR="003D49CF">
        <w:rPr>
          <w:sz w:val="24"/>
          <w:szCs w:val="24"/>
        </w:rPr>
        <w:t>CLUMPAK</w:t>
      </w:r>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5" w:name="_Toc79163054"/>
      <w:r w:rsidRPr="00D90081">
        <w:rPr>
          <w:rFonts w:asciiTheme="minorHAnsi" w:hAnsiTheme="minorHAnsi"/>
        </w:rPr>
        <w:t>RESULTS</w:t>
      </w:r>
      <w:bookmarkEnd w:id="25"/>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77777777" w:rsidR="00E205EA" w:rsidRDefault="00E205EA"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proofErr w:type="gram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proofErr w:type="gramEnd"/>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1CB3C03D"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w:t>
      </w:r>
      <w:r w:rsidR="00657849">
        <w:rPr>
          <w:rFonts w:ascii="Calibri" w:eastAsia="Calibri" w:hAnsi="Calibri" w:cs="Calibri"/>
        </w:rPr>
        <w:t>,</w:t>
      </w:r>
      <w:r w:rsidRPr="007F1F9D">
        <w:rPr>
          <w:rFonts w:ascii="Calibri" w:eastAsia="Calibri" w:hAnsi="Calibri" w:cs="Calibri"/>
        </w:rPr>
        <w:t xml:space="preserve">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9EB4A88"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 xml:space="preserve">2019 and 2020). Archival scale samples have roughly one half the number and proportion of on-target reads and </w:t>
      </w:r>
      <w:commentRangeStart w:id="26"/>
      <w:r w:rsidRPr="00962795">
        <w:rPr>
          <w:sz w:val="24"/>
          <w:szCs w:val="24"/>
        </w:rPr>
        <w:t>missing data</w:t>
      </w:r>
      <w:commentRangeEnd w:id="26"/>
      <w:r w:rsidR="00712238">
        <w:rPr>
          <w:rStyle w:val="CommentReference"/>
        </w:rPr>
        <w:commentReference w:id="26"/>
      </w:r>
      <w:r w:rsidRPr="00962795">
        <w:rPr>
          <w:sz w:val="24"/>
          <w:szCs w:val="24"/>
        </w:rPr>
        <w:t>.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w:t>
      </w:r>
      <w:proofErr w:type="gramStart"/>
      <w:r w:rsidR="00140D9D">
        <w:rPr>
          <w:sz w:val="24"/>
          <w:szCs w:val="24"/>
        </w:rPr>
        <w:t>all of</w:t>
      </w:r>
      <w:proofErr w:type="gramEnd"/>
      <w:r w:rsidR="00140D9D">
        <w:rPr>
          <w:sz w:val="24"/>
          <w:szCs w:val="24"/>
        </w:rPr>
        <w:t xml:space="preserve">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Pr="00AD4EEA">
        <w:rPr>
          <w:sz w:val="24"/>
          <w:szCs w:val="24"/>
        </w:rPr>
        <w:lastRenderedPageBreak/>
        <w:t>(</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w:t>
      </w:r>
      <w:proofErr w:type="gramStart"/>
      <w:r>
        <w:rPr>
          <w:rFonts w:cstheme="minorHAnsi"/>
        </w:rPr>
        <w:t>/(</w:t>
      </w:r>
      <w:proofErr w:type="gramEnd"/>
      <w:r>
        <w:rPr>
          <w:rFonts w:cstheme="minorHAnsi"/>
        </w:rPr>
        <w:t>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27"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27"/>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4DB4B58B" w:rsidR="00E53E66" w:rsidRDefault="00A5378B" w:rsidP="009D00D3">
      <w:pPr>
        <w:contextualSpacing/>
        <w:rPr>
          <w:rFonts w:cstheme="minorHAnsi"/>
          <w:sz w:val="24"/>
          <w:szCs w:val="24"/>
        </w:rPr>
      </w:pPr>
      <w:r>
        <w:rPr>
          <w:rFonts w:cstheme="minorHAnsi"/>
          <w:sz w:val="24"/>
          <w:szCs w:val="24"/>
        </w:rPr>
        <w:t>We found that</w:t>
      </w:r>
      <w:r w:rsidR="00A17F2C" w:rsidRPr="00E53E66">
        <w:rPr>
          <w:rFonts w:cstheme="minorHAnsi"/>
          <w:sz w:val="24"/>
          <w:szCs w:val="24"/>
        </w:rPr>
        <w:t xml:space="preserve"> </w:t>
      </w:r>
      <w:r w:rsidR="00F61F94" w:rsidRPr="00E53E66">
        <w:rPr>
          <w:rFonts w:cstheme="minorHAnsi"/>
          <w:sz w:val="24"/>
          <w:szCs w:val="24"/>
        </w:rPr>
        <w:t xml:space="preserve">DNA extracted from </w:t>
      </w:r>
      <w:r w:rsidR="00657849" w:rsidRPr="00E53E66">
        <w:rPr>
          <w:rFonts w:cstheme="minorHAnsi"/>
          <w:sz w:val="24"/>
          <w:szCs w:val="24"/>
        </w:rPr>
        <w:t>fin clips</w:t>
      </w:r>
      <w:r w:rsidR="00C605FA" w:rsidRPr="00E53E66">
        <w:rPr>
          <w:rFonts w:cstheme="minorHAnsi"/>
          <w:sz w:val="24"/>
          <w:szCs w:val="24"/>
        </w:rPr>
        <w:t xml:space="preserve">, operculum punches and muscle </w:t>
      </w:r>
      <w:r>
        <w:rPr>
          <w:rFonts w:cstheme="minorHAnsi"/>
          <w:sz w:val="24"/>
          <w:szCs w:val="24"/>
        </w:rPr>
        <w:t>offered similar genotyping results</w:t>
      </w:r>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00A17F2C"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00A17F2C"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00A17F2C"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52103359"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i.e.</w:t>
      </w:r>
      <w:r w:rsidR="00BA3479">
        <w:rPr>
          <w:rFonts w:cstheme="minorHAnsi"/>
          <w:sz w:val="24"/>
          <w:szCs w:val="24"/>
        </w:rPr>
        <w:t>,</w:t>
      </w:r>
      <w:r w:rsidR="003E54CE">
        <w:rPr>
          <w:rFonts w:cstheme="minorHAnsi"/>
          <w:sz w:val="24"/>
          <w:szCs w:val="24"/>
        </w:rPr>
        <w:t xml:space="preserve"> </w:t>
      </w:r>
      <w:r w:rsidRPr="00DE2EED">
        <w:rPr>
          <w:rFonts w:cstheme="minorHAnsi"/>
          <w:sz w:val="24"/>
          <w:szCs w:val="24"/>
        </w:rPr>
        <w:t xml:space="preserve">quantity </w:t>
      </w:r>
      <w:r w:rsidRPr="00DE2EED">
        <w:rPr>
          <w:rFonts w:cstheme="minorHAnsi"/>
          <w:sz w:val="24"/>
          <w:szCs w:val="24"/>
        </w:rPr>
        <w:t>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2C1A7D6C" w14:textId="77777777" w:rsidR="003E54CE" w:rsidRDefault="003E54CE" w:rsidP="009D00D3">
      <w:pPr>
        <w:contextualSpacing/>
        <w:rPr>
          <w:rFonts w:cstheme="minorHAnsi"/>
          <w:sz w:val="24"/>
          <w:szCs w:val="24"/>
        </w:rPr>
      </w:pPr>
    </w:p>
    <w:p w14:paraId="78C68D14" w14:textId="36C74281" w:rsidR="00C436CF" w:rsidRDefault="003E54CE" w:rsidP="009D00D3">
      <w:pPr>
        <w:contextualSpacing/>
        <w:rPr>
          <w:rFonts w:cstheme="minorHAnsi"/>
          <w:sz w:val="24"/>
          <w:szCs w:val="24"/>
        </w:rPr>
      </w:pPr>
      <w:r>
        <w:rPr>
          <w:rFonts w:cstheme="minorHAnsi"/>
          <w:sz w:val="24"/>
          <w:szCs w:val="24"/>
        </w:rPr>
        <w:t xml:space="preserve">The </w:t>
      </w:r>
      <w:r w:rsidR="004737F8">
        <w:rPr>
          <w:rFonts w:cstheme="minorHAnsi"/>
          <w:sz w:val="24"/>
          <w:szCs w:val="24"/>
        </w:rPr>
        <w:t>Chum</w:t>
      </w:r>
      <w:r w:rsidR="00555DE2" w:rsidRPr="00DE2EED">
        <w:rPr>
          <w:rFonts w:cstheme="minorHAnsi"/>
          <w:sz w:val="24"/>
          <w:szCs w:val="24"/>
        </w:rPr>
        <w:t xml:space="preserve"> </w:t>
      </w:r>
      <w:r w:rsidR="004737F8">
        <w:rPr>
          <w:rFonts w:cstheme="minorHAnsi"/>
          <w:sz w:val="24"/>
          <w:szCs w:val="24"/>
        </w:rPr>
        <w:t>Salmon</w:t>
      </w:r>
      <w:r w:rsidR="00555DE2" w:rsidRPr="00DE2EED">
        <w:rPr>
          <w:rFonts w:cstheme="minorHAnsi"/>
          <w:sz w:val="24"/>
          <w:szCs w:val="24"/>
        </w:rPr>
        <w:t xml:space="preserve"> GT-seq</w:t>
      </w:r>
      <w:r w:rsidR="00C27B33" w:rsidRPr="00DE2EED">
        <w:rPr>
          <w:rFonts w:cstheme="minorHAnsi"/>
          <w:sz w:val="24"/>
          <w:szCs w:val="24"/>
        </w:rPr>
        <w:t xml:space="preserve"> </w:t>
      </w:r>
      <w:r>
        <w:rPr>
          <w:rFonts w:cstheme="minorHAnsi"/>
          <w:sz w:val="24"/>
          <w:szCs w:val="24"/>
        </w:rPr>
        <w:t xml:space="preserve">SNP </w:t>
      </w:r>
      <w:r w:rsidR="00C27B33" w:rsidRPr="00DE2EED">
        <w:rPr>
          <w:rFonts w:cstheme="minorHAnsi"/>
          <w:sz w:val="24"/>
          <w:szCs w:val="24"/>
        </w:rPr>
        <w:t>panel</w:t>
      </w:r>
      <w:r w:rsidR="00F13B15">
        <w:rPr>
          <w:rFonts w:cstheme="minorHAnsi"/>
          <w:sz w:val="24"/>
          <w:szCs w:val="24"/>
        </w:rPr>
        <w:t xml:space="preserve">, </w:t>
      </w:r>
      <w:commentRangeStart w:id="28"/>
      <w:r w:rsidR="00F13B15">
        <w:rPr>
          <w:rFonts w:cstheme="minorHAnsi"/>
          <w:sz w:val="24"/>
          <w:szCs w:val="24"/>
        </w:rPr>
        <w:t>which was</w:t>
      </w:r>
      <w:r w:rsidR="00C27B33" w:rsidRPr="00DE2EED">
        <w:rPr>
          <w:rFonts w:cstheme="minorHAnsi"/>
          <w:sz w:val="24"/>
          <w:szCs w:val="24"/>
        </w:rPr>
        <w:t xml:space="preserve"> developed </w:t>
      </w:r>
      <w:r w:rsidR="0012042C">
        <w:rPr>
          <w:rFonts w:cstheme="minorHAnsi"/>
          <w:sz w:val="24"/>
          <w:szCs w:val="24"/>
        </w:rPr>
        <w:t>for</w:t>
      </w:r>
      <w:r>
        <w:rPr>
          <w:rFonts w:cstheme="minorHAnsi"/>
          <w:sz w:val="24"/>
          <w:szCs w:val="24"/>
        </w:rPr>
        <w:t xml:space="preserve"> </w:t>
      </w:r>
      <w:r w:rsidR="00C27B33" w:rsidRPr="00DE2EED">
        <w:rPr>
          <w:rFonts w:cstheme="minorHAnsi"/>
          <w:sz w:val="24"/>
          <w:szCs w:val="24"/>
        </w:rPr>
        <w:t xml:space="preserve">genetic stock identification in Alaska, British Columbia, </w:t>
      </w:r>
      <w:r w:rsidR="00102B33" w:rsidRPr="00DE2EED">
        <w:rPr>
          <w:rFonts w:cstheme="minorHAnsi"/>
          <w:sz w:val="24"/>
          <w:szCs w:val="24"/>
        </w:rPr>
        <w:t xml:space="preserve">and </w:t>
      </w:r>
      <w:r w:rsidR="00C27B33" w:rsidRPr="00DE2EED">
        <w:rPr>
          <w:rFonts w:cstheme="minorHAnsi"/>
          <w:sz w:val="24"/>
          <w:szCs w:val="24"/>
        </w:rPr>
        <w:t>Washington</w:t>
      </w:r>
      <w:commentRangeEnd w:id="28"/>
      <w:r w:rsidR="00A5378B">
        <w:rPr>
          <w:rStyle w:val="CommentReference"/>
        </w:rPr>
        <w:commentReference w:id="28"/>
      </w:r>
      <w:r w:rsidR="00F13B15">
        <w:rPr>
          <w:rFonts w:cstheme="minorHAnsi"/>
          <w:sz w:val="24"/>
          <w:szCs w:val="24"/>
        </w:rPr>
        <w:t>,</w:t>
      </w:r>
      <w:r w:rsidR="00C27B33" w:rsidRPr="00DE2EED">
        <w:rPr>
          <w:rFonts w:cstheme="minorHAnsi"/>
          <w:sz w:val="24"/>
          <w:szCs w:val="24"/>
        </w:rPr>
        <w:t xml:space="preserve"> is effective for </w:t>
      </w:r>
      <w:r w:rsidR="00F13B15">
        <w:rPr>
          <w:rFonts w:cstheme="minorHAnsi"/>
          <w:sz w:val="24"/>
          <w:szCs w:val="24"/>
        </w:rPr>
        <w:t xml:space="preserve">investigating </w:t>
      </w:r>
      <w:r w:rsidR="00C27B33" w:rsidRPr="00DE2EED">
        <w:rPr>
          <w:rFonts w:cstheme="minorHAnsi"/>
          <w:sz w:val="24"/>
          <w:szCs w:val="24"/>
        </w:rPr>
        <w:t>population genetic structure in</w:t>
      </w:r>
      <w:r w:rsidR="00E12761">
        <w:rPr>
          <w:rFonts w:cstheme="minorHAnsi"/>
          <w:sz w:val="24"/>
          <w:szCs w:val="24"/>
        </w:rPr>
        <w:t xml:space="preserve"> Oregon</w:t>
      </w:r>
      <w:r w:rsidR="00C27B33" w:rsidRPr="00DE2EED">
        <w:rPr>
          <w:rFonts w:cstheme="minorHAnsi"/>
          <w:sz w:val="24"/>
          <w:szCs w:val="24"/>
        </w:rPr>
        <w:t xml:space="preserve"> coastal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FA43D9">
        <w:rPr>
          <w:rFonts w:cstheme="minorHAnsi"/>
          <w:sz w:val="24"/>
          <w:szCs w:val="24"/>
        </w:rPr>
        <w:t>.</w:t>
      </w:r>
      <w:r w:rsidR="00C436CF">
        <w:rPr>
          <w:rFonts w:cstheme="minorHAnsi"/>
          <w:sz w:val="24"/>
          <w:szCs w:val="24"/>
        </w:rPr>
        <w:t xml:space="preserve"> </w:t>
      </w:r>
      <w:r w:rsidR="00E4162C" w:rsidRPr="00DE2EED">
        <w:rPr>
          <w:rFonts w:cstheme="minorHAnsi"/>
          <w:sz w:val="24"/>
          <w:szCs w:val="24"/>
        </w:rPr>
        <w:t xml:space="preserve">Our </w:t>
      </w:r>
      <w:r w:rsidR="0012042C">
        <w:rPr>
          <w:rFonts w:cstheme="minorHAnsi"/>
          <w:sz w:val="24"/>
          <w:szCs w:val="24"/>
        </w:rPr>
        <w:t xml:space="preserve">findings </w:t>
      </w:r>
      <w:r w:rsidR="00E4162C" w:rsidRPr="00DE2EED">
        <w:rPr>
          <w:rFonts w:cstheme="minorHAnsi"/>
          <w:sz w:val="24"/>
          <w:szCs w:val="24"/>
        </w:rPr>
        <w:t>suggest that</w:t>
      </w:r>
      <w:r w:rsidR="00C27B33" w:rsidRPr="00DE2EED">
        <w:rPr>
          <w:rFonts w:cstheme="minorHAnsi"/>
          <w:sz w:val="24"/>
          <w:szCs w:val="24"/>
        </w:rPr>
        <w:t xml:space="preserve"> there is genetic structure within Oregon</w:t>
      </w:r>
      <w:r w:rsidR="00E12761">
        <w:rPr>
          <w:rFonts w:cstheme="minorHAnsi"/>
          <w:sz w:val="24"/>
          <w:szCs w:val="24"/>
        </w:rPr>
        <w:t xml:space="preserve"> coastal</w:t>
      </w:r>
      <w:r w:rsidR="00C27B33" w:rsidRPr="00DE2EED">
        <w:rPr>
          <w:rFonts w:cstheme="minorHAnsi"/>
          <w:sz w:val="24"/>
          <w:szCs w:val="24"/>
        </w:rPr>
        <w:t xml:space="preserve">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C27B33" w:rsidRPr="00DE2EED">
        <w:rPr>
          <w:rFonts w:cstheme="minorHAnsi"/>
          <w:sz w:val="24"/>
          <w:szCs w:val="24"/>
        </w:rPr>
        <w:t xml:space="preserve">, but the precise nature of this structure </w:t>
      </w:r>
      <w:commentRangeStart w:id="29"/>
      <w:r w:rsidR="00C27B33" w:rsidRPr="00DE2EED">
        <w:rPr>
          <w:rFonts w:cstheme="minorHAnsi"/>
          <w:sz w:val="24"/>
          <w:szCs w:val="24"/>
        </w:rPr>
        <w:t>is best described as unresolved</w:t>
      </w:r>
      <w:commentRangeEnd w:id="29"/>
      <w:r w:rsidR="00732CE0">
        <w:rPr>
          <w:rStyle w:val="CommentReference"/>
        </w:rPr>
        <w:commentReference w:id="29"/>
      </w:r>
      <w:r w:rsidR="0094720F" w:rsidRPr="00DE2EED">
        <w:rPr>
          <w:rFonts w:cstheme="minorHAnsi"/>
          <w:sz w:val="24"/>
          <w:szCs w:val="24"/>
        </w:rPr>
        <w:t xml:space="preserve"> since sample sizes were adequate for only three (Nehalem, Tillamook, and Yaquina) of the six basins.</w:t>
      </w:r>
      <w:r w:rsidR="00C436CF">
        <w:rPr>
          <w:rFonts w:cstheme="minorHAnsi"/>
          <w:sz w:val="24"/>
          <w:szCs w:val="24"/>
        </w:rPr>
        <w:t xml:space="preserve"> </w:t>
      </w:r>
    </w:p>
    <w:p w14:paraId="6E0D7961" w14:textId="77777777" w:rsidR="005E6D90" w:rsidRDefault="005E6D90" w:rsidP="009D00D3">
      <w:pPr>
        <w:contextualSpacing/>
        <w:rPr>
          <w:rFonts w:cstheme="minorHAnsi"/>
          <w:sz w:val="24"/>
          <w:szCs w:val="24"/>
        </w:rPr>
      </w:pPr>
    </w:p>
    <w:p w14:paraId="14BD96B1" w14:textId="1C1EE4BC" w:rsidR="00E4162C" w:rsidRPr="00DE2EED" w:rsidRDefault="00C436CF" w:rsidP="009D00D3">
      <w:pPr>
        <w:contextualSpacing/>
        <w:rPr>
          <w:rFonts w:cstheme="minorHAnsi"/>
          <w:sz w:val="24"/>
          <w:szCs w:val="24"/>
        </w:rPr>
      </w:pPr>
      <w:r>
        <w:rPr>
          <w:rFonts w:cstheme="minorHAnsi"/>
          <w:sz w:val="24"/>
          <w:szCs w:val="24"/>
        </w:rPr>
        <w:t>Based on pairwise F</w:t>
      </w:r>
      <w:r w:rsidRPr="00C436CF">
        <w:rPr>
          <w:rFonts w:cstheme="minorHAnsi"/>
          <w:sz w:val="24"/>
          <w:szCs w:val="24"/>
          <w:vertAlign w:val="subscript"/>
        </w:rPr>
        <w:t>ST</w:t>
      </w:r>
      <w:r>
        <w:rPr>
          <w:rFonts w:cstheme="minorHAnsi"/>
          <w:sz w:val="24"/>
          <w:szCs w:val="24"/>
        </w:rPr>
        <w:t xml:space="preserve"> estimates, w</w:t>
      </w:r>
      <w:r w:rsidR="007D2AE2" w:rsidRPr="00DE2EED">
        <w:rPr>
          <w:rFonts w:cstheme="minorHAnsi"/>
          <w:sz w:val="24"/>
          <w:szCs w:val="24"/>
        </w:rPr>
        <w:t>e found evidence for low g</w:t>
      </w:r>
      <w:r w:rsidR="00E4162C" w:rsidRPr="00DE2EED">
        <w:rPr>
          <w:rFonts w:cstheme="minorHAnsi"/>
          <w:sz w:val="24"/>
          <w:szCs w:val="24"/>
        </w:rPr>
        <w:t xml:space="preserve">enetic differentiation </w:t>
      </w:r>
      <w:r w:rsidR="007D2AE2" w:rsidRPr="00DE2EED">
        <w:rPr>
          <w:rFonts w:cstheme="minorHAnsi"/>
          <w:sz w:val="24"/>
          <w:szCs w:val="24"/>
        </w:rPr>
        <w:t>between Yaquina and the two northern basins</w:t>
      </w:r>
      <w:r>
        <w:rPr>
          <w:rFonts w:cstheme="minorHAnsi"/>
          <w:sz w:val="24"/>
          <w:szCs w:val="24"/>
        </w:rPr>
        <w:t xml:space="preserve">, </w:t>
      </w:r>
      <w:r w:rsidR="00751D53" w:rsidRPr="00DE2EED">
        <w:rPr>
          <w:rFonts w:cstheme="minorHAnsi"/>
          <w:sz w:val="24"/>
          <w:szCs w:val="24"/>
        </w:rPr>
        <w:t>Nehalem,</w:t>
      </w:r>
      <w:r w:rsidR="007D2AE2" w:rsidRPr="00DE2EED">
        <w:rPr>
          <w:rFonts w:cstheme="minorHAnsi"/>
          <w:sz w:val="24"/>
          <w:szCs w:val="24"/>
        </w:rPr>
        <w:t xml:space="preserve"> and Tillamook</w:t>
      </w:r>
      <w:r w:rsidR="005E6D90">
        <w:rPr>
          <w:rFonts w:cstheme="minorHAnsi"/>
          <w:sz w:val="24"/>
          <w:szCs w:val="24"/>
        </w:rPr>
        <w:t>.</w:t>
      </w:r>
      <w:r w:rsidR="00FF5CDA">
        <w:rPr>
          <w:rFonts w:cstheme="minorHAnsi"/>
          <w:sz w:val="24"/>
          <w:szCs w:val="24"/>
        </w:rPr>
        <w:t xml:space="preserve"> The degree of differentiation was even lower when comparing the Nehalem and Tillamook and within the Tillamook basin (</w:t>
      </w:r>
      <w:proofErr w:type="spellStart"/>
      <w:r w:rsidR="00FF5CDA">
        <w:rPr>
          <w:rFonts w:cstheme="minorHAnsi"/>
          <w:sz w:val="24"/>
          <w:szCs w:val="24"/>
        </w:rPr>
        <w:t>Kilchis</w:t>
      </w:r>
      <w:proofErr w:type="spellEnd"/>
      <w:r w:rsidR="00FF5CDA">
        <w:rPr>
          <w:rFonts w:cstheme="minorHAnsi"/>
          <w:sz w:val="24"/>
          <w:szCs w:val="24"/>
        </w:rPr>
        <w:t xml:space="preserve"> and Miami Rivers). </w:t>
      </w:r>
      <w:r w:rsidR="00C743D5">
        <w:rPr>
          <w:rFonts w:cstheme="minorHAnsi"/>
          <w:sz w:val="24"/>
          <w:szCs w:val="24"/>
        </w:rPr>
        <w:t xml:space="preserve">Similarly, </w:t>
      </w:r>
      <w:r w:rsidR="0012042C">
        <w:rPr>
          <w:rFonts w:cstheme="minorHAnsi"/>
          <w:sz w:val="24"/>
          <w:szCs w:val="24"/>
        </w:rPr>
        <w:t xml:space="preserve">the </w:t>
      </w:r>
      <w:r w:rsidR="00FF5CDA">
        <w:rPr>
          <w:rFonts w:cstheme="minorHAnsi"/>
          <w:sz w:val="24"/>
          <w:szCs w:val="24"/>
        </w:rPr>
        <w:t>P</w:t>
      </w:r>
      <w:r w:rsidR="00E4162C" w:rsidRPr="00DE2EED">
        <w:rPr>
          <w:rFonts w:cstheme="minorHAnsi"/>
          <w:sz w:val="24"/>
          <w:szCs w:val="24"/>
        </w:rPr>
        <w:t>CA and STRUCTURE results</w:t>
      </w:r>
      <w:r w:rsidR="00C743D5">
        <w:rPr>
          <w:rFonts w:cstheme="minorHAnsi"/>
          <w:sz w:val="24"/>
          <w:szCs w:val="24"/>
        </w:rPr>
        <w:t xml:space="preserve">, which </w:t>
      </w:r>
      <w:r w:rsidR="0000776F">
        <w:rPr>
          <w:rFonts w:cstheme="minorHAnsi"/>
          <w:sz w:val="24"/>
          <w:szCs w:val="24"/>
        </w:rPr>
        <w:t xml:space="preserve">are based on </w:t>
      </w:r>
      <w:r w:rsidR="00C743D5">
        <w:rPr>
          <w:rFonts w:cstheme="minorHAnsi"/>
          <w:sz w:val="24"/>
          <w:szCs w:val="24"/>
        </w:rPr>
        <w:t xml:space="preserve">samples from all six basins, </w:t>
      </w:r>
      <w:r w:rsidR="00E4162C" w:rsidRPr="00DE2EED">
        <w:rPr>
          <w:rFonts w:cstheme="minorHAnsi"/>
          <w:sz w:val="24"/>
          <w:szCs w:val="24"/>
        </w:rPr>
        <w:t>point to two major genetic clusters: one including Yaquina individuals and two of three Siletz individuals, and a second including all other samples</w:t>
      </w:r>
      <w:r w:rsidR="00C743D5">
        <w:rPr>
          <w:rFonts w:cstheme="minorHAnsi"/>
          <w:sz w:val="24"/>
          <w:szCs w:val="24"/>
        </w:rPr>
        <w:t>.</w:t>
      </w:r>
    </w:p>
    <w:p w14:paraId="72C96DAB" w14:textId="77777777" w:rsidR="0000776F" w:rsidRDefault="0000776F" w:rsidP="009D00D3">
      <w:pPr>
        <w:contextualSpacing/>
        <w:rPr>
          <w:rFonts w:cstheme="minorHAnsi"/>
          <w:sz w:val="24"/>
          <w:szCs w:val="24"/>
        </w:rPr>
      </w:pPr>
    </w:p>
    <w:p w14:paraId="43EACFC7" w14:textId="318AD020" w:rsidR="00324FE6" w:rsidRPr="0000776F" w:rsidRDefault="00324FE6" w:rsidP="009D00D3">
      <w:pPr>
        <w:contextualSpacing/>
        <w:rPr>
          <w:rFonts w:cstheme="minorHAnsi"/>
          <w:sz w:val="24"/>
          <w:szCs w:val="24"/>
        </w:rPr>
      </w:pPr>
      <w:r w:rsidRPr="0000776F">
        <w:rPr>
          <w:rFonts w:cstheme="minorHAnsi"/>
          <w:sz w:val="24"/>
          <w:szCs w:val="24"/>
        </w:rPr>
        <w:t>An in</w:t>
      </w:r>
      <w:r w:rsidR="00386176">
        <w:rPr>
          <w:rFonts w:cstheme="minorHAnsi"/>
          <w:sz w:val="24"/>
          <w:szCs w:val="24"/>
        </w:rPr>
        <w:t xml:space="preserve">teresting </w:t>
      </w:r>
      <w:r w:rsidRPr="0000776F">
        <w:rPr>
          <w:rFonts w:cstheme="minorHAnsi"/>
          <w:sz w:val="24"/>
          <w:szCs w:val="24"/>
        </w:rPr>
        <w:t>pattern of isolation-by-distance</w:t>
      </w:r>
      <w:r w:rsidR="008E34BB" w:rsidRPr="0000776F">
        <w:rPr>
          <w:rFonts w:cstheme="minorHAnsi"/>
          <w:sz w:val="24"/>
          <w:szCs w:val="24"/>
        </w:rPr>
        <w:t xml:space="preserve"> (IBD)</w:t>
      </w:r>
      <w:r w:rsidRPr="0000776F">
        <w:rPr>
          <w:rFonts w:cstheme="minorHAnsi"/>
          <w:sz w:val="24"/>
          <w:szCs w:val="24"/>
        </w:rPr>
        <w:t xml:space="preserve"> was found to operate at two spatial scales, </w:t>
      </w:r>
      <w:r w:rsidR="00DC6F57" w:rsidRPr="0000776F">
        <w:rPr>
          <w:rFonts w:cstheme="minorHAnsi"/>
          <w:sz w:val="24"/>
          <w:szCs w:val="24"/>
        </w:rPr>
        <w:t>with different sets of GT</w:t>
      </w:r>
      <w:r w:rsidR="00102B33" w:rsidRPr="0000776F">
        <w:rPr>
          <w:rFonts w:cstheme="minorHAnsi"/>
          <w:sz w:val="24"/>
          <w:szCs w:val="24"/>
        </w:rPr>
        <w:t>-</w:t>
      </w:r>
      <w:r w:rsidR="00DC6F57" w:rsidRPr="0000776F">
        <w:rPr>
          <w:rFonts w:cstheme="minorHAnsi"/>
          <w:sz w:val="24"/>
          <w:szCs w:val="24"/>
        </w:rPr>
        <w:t>seq markers involved in each</w:t>
      </w:r>
      <w:r w:rsidR="00386176">
        <w:rPr>
          <w:rFonts w:cstheme="minorHAnsi"/>
          <w:sz w:val="24"/>
          <w:szCs w:val="24"/>
        </w:rPr>
        <w:t xml:space="preserve">. However, small </w:t>
      </w:r>
      <w:r w:rsidRPr="0000776F">
        <w:rPr>
          <w:rFonts w:cstheme="minorHAnsi"/>
          <w:sz w:val="24"/>
          <w:szCs w:val="24"/>
        </w:rPr>
        <w:t xml:space="preserve">sample sizes </w:t>
      </w:r>
      <w:r w:rsidR="00386176">
        <w:rPr>
          <w:rFonts w:cstheme="minorHAnsi"/>
          <w:sz w:val="24"/>
          <w:szCs w:val="24"/>
        </w:rPr>
        <w:t xml:space="preserve">from the </w:t>
      </w:r>
      <w:r w:rsidRPr="0000776F">
        <w:rPr>
          <w:rFonts w:cstheme="minorHAnsi"/>
          <w:sz w:val="24"/>
          <w:szCs w:val="24"/>
        </w:rPr>
        <w:t xml:space="preserve">Siletz and </w:t>
      </w:r>
      <w:r w:rsidRPr="0000776F">
        <w:rPr>
          <w:rFonts w:cstheme="minorHAnsi"/>
          <w:sz w:val="24"/>
          <w:szCs w:val="24"/>
        </w:rPr>
        <w:t xml:space="preserve">Coos </w:t>
      </w:r>
      <w:r w:rsidR="00732CE0">
        <w:rPr>
          <w:rFonts w:cstheme="minorHAnsi"/>
          <w:sz w:val="24"/>
          <w:szCs w:val="24"/>
        </w:rPr>
        <w:t>r</w:t>
      </w:r>
      <w:r w:rsidR="00732CE0" w:rsidRPr="0000776F">
        <w:rPr>
          <w:rFonts w:cstheme="minorHAnsi"/>
          <w:sz w:val="24"/>
          <w:szCs w:val="24"/>
        </w:rPr>
        <w:t>ivers</w:t>
      </w:r>
      <w:r w:rsidR="00732CE0">
        <w:rPr>
          <w:rFonts w:cstheme="minorHAnsi"/>
          <w:sz w:val="24"/>
          <w:szCs w:val="24"/>
        </w:rPr>
        <w:t xml:space="preserve"> </w:t>
      </w:r>
      <w:r w:rsidRPr="0000776F">
        <w:rPr>
          <w:rFonts w:cstheme="minorHAnsi"/>
          <w:sz w:val="24"/>
          <w:szCs w:val="24"/>
        </w:rPr>
        <w:t xml:space="preserve">limits </w:t>
      </w:r>
      <w:r w:rsidRPr="0000776F">
        <w:rPr>
          <w:rFonts w:cstheme="minorHAnsi"/>
          <w:sz w:val="24"/>
          <w:szCs w:val="24"/>
        </w:rPr>
        <w:t>our confidence in this finding.</w:t>
      </w:r>
      <w:r w:rsidR="00EF097E">
        <w:rPr>
          <w:rFonts w:cstheme="minorHAnsi"/>
          <w:sz w:val="24"/>
          <w:szCs w:val="24"/>
        </w:rPr>
        <w:t xml:space="preserve"> </w:t>
      </w:r>
    </w:p>
    <w:p w14:paraId="70015A3B" w14:textId="11638045"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Long distance: </w:t>
      </w:r>
      <w:r w:rsidR="00A3345C" w:rsidRPr="00DE2EED">
        <w:rPr>
          <w:rFonts w:asciiTheme="minorHAnsi" w:hAnsiTheme="minorHAnsi" w:cstheme="minorHAnsi"/>
          <w:sz w:val="24"/>
          <w:szCs w:val="24"/>
        </w:rPr>
        <w:t xml:space="preserve">Strong correlation between genetic differentiation and spatial distance between samples points </w:t>
      </w:r>
      <w:r w:rsidR="00A30456" w:rsidRPr="00DE2EED">
        <w:rPr>
          <w:rFonts w:asciiTheme="minorHAnsi" w:hAnsiTheme="minorHAnsi" w:cstheme="minorHAnsi"/>
          <w:sz w:val="24"/>
          <w:szCs w:val="24"/>
        </w:rPr>
        <w:t>to isolation-by-distance</w:t>
      </w:r>
      <w:r w:rsidRPr="00DE2EED">
        <w:rPr>
          <w:rFonts w:asciiTheme="minorHAnsi" w:hAnsiTheme="minorHAnsi" w:cstheme="minorHAnsi"/>
          <w:sz w:val="24"/>
          <w:szCs w:val="24"/>
        </w:rPr>
        <w:t>,</w:t>
      </w:r>
      <w:r w:rsidR="00A30456" w:rsidRPr="00DE2EED">
        <w:rPr>
          <w:rFonts w:asciiTheme="minorHAnsi" w:hAnsiTheme="minorHAnsi" w:cstheme="minorHAnsi"/>
          <w:sz w:val="24"/>
          <w:szCs w:val="24"/>
        </w:rPr>
        <w:t xml:space="preserve"> but this pattern is strongly driven</w:t>
      </w:r>
      <w:r w:rsidR="00EF7D3A" w:rsidRPr="00DE2EED">
        <w:rPr>
          <w:rFonts w:asciiTheme="minorHAnsi" w:hAnsiTheme="minorHAnsi" w:cstheme="minorHAnsi"/>
          <w:sz w:val="24"/>
          <w:szCs w:val="24"/>
        </w:rPr>
        <w:t xml:space="preserve"> by</w:t>
      </w:r>
      <w:r w:rsidR="00A30456" w:rsidRPr="00DE2EED">
        <w:rPr>
          <w:rFonts w:asciiTheme="minorHAnsi" w:hAnsiTheme="minorHAnsi" w:cstheme="minorHAnsi"/>
          <w:sz w:val="24"/>
          <w:szCs w:val="24"/>
        </w:rPr>
        <w:t xml:space="preserve"> </w:t>
      </w:r>
      <w:commentRangeStart w:id="30"/>
      <w:r w:rsidRPr="00DE2EED">
        <w:rPr>
          <w:rFonts w:asciiTheme="minorHAnsi" w:hAnsiTheme="minorHAnsi" w:cstheme="minorHAnsi"/>
          <w:sz w:val="24"/>
          <w:szCs w:val="24"/>
        </w:rPr>
        <w:t>long spatial distance pairwise comparisons with</w:t>
      </w:r>
      <w:r w:rsidR="00A30456" w:rsidRPr="00DE2EED">
        <w:rPr>
          <w:rFonts w:asciiTheme="minorHAnsi" w:hAnsiTheme="minorHAnsi" w:cstheme="minorHAnsi"/>
          <w:sz w:val="24"/>
          <w:szCs w:val="24"/>
        </w:rPr>
        <w:t xml:space="preserve"> Coos River</w:t>
      </w:r>
      <w:commentRangeEnd w:id="30"/>
      <w:r w:rsidR="006F53ED">
        <w:rPr>
          <w:rStyle w:val="CommentReference"/>
          <w:rFonts w:asciiTheme="minorHAnsi" w:eastAsiaTheme="minorHAnsi" w:hAnsiTheme="minorHAnsi" w:cstheme="minorBidi"/>
        </w:rPr>
        <w:commentReference w:id="30"/>
      </w:r>
      <w:r w:rsidR="00A30456" w:rsidRPr="00DE2EED">
        <w:rPr>
          <w:rFonts w:asciiTheme="minorHAnsi" w:hAnsiTheme="minorHAnsi" w:cstheme="minorHAnsi"/>
          <w:sz w:val="24"/>
          <w:szCs w:val="24"/>
        </w:rPr>
        <w:t xml:space="preserve">, where sample size is small. </w:t>
      </w:r>
    </w:p>
    <w:p w14:paraId="45D10B38" w14:textId="6839B040"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Short-distance: Isolation-by-distance at shorter scales is largely driven by differences between Yaquina and </w:t>
      </w:r>
      <w:r w:rsidR="0051502E" w:rsidRPr="00DE2EED">
        <w:rPr>
          <w:rFonts w:asciiTheme="minorHAnsi" w:hAnsiTheme="minorHAnsi" w:cstheme="minorHAnsi"/>
          <w:sz w:val="24"/>
          <w:szCs w:val="24"/>
        </w:rPr>
        <w:t xml:space="preserve">northern samples (Nehalem, Tillamook and </w:t>
      </w:r>
      <w:proofErr w:type="spellStart"/>
      <w:r w:rsidR="0051502E" w:rsidRPr="00DE2EED">
        <w:rPr>
          <w:rFonts w:asciiTheme="minorHAnsi" w:hAnsiTheme="minorHAnsi" w:cstheme="minorHAnsi"/>
          <w:sz w:val="24"/>
          <w:szCs w:val="24"/>
        </w:rPr>
        <w:t>Netarts</w:t>
      </w:r>
      <w:proofErr w:type="spellEnd"/>
      <w:r w:rsidR="0051502E" w:rsidRPr="00DE2EED">
        <w:rPr>
          <w:rFonts w:asciiTheme="minorHAnsi" w:hAnsiTheme="minorHAnsi" w:cstheme="minorHAnsi"/>
          <w:sz w:val="24"/>
          <w:szCs w:val="24"/>
        </w:rPr>
        <w:t>), which showed limited differentiation from each other</w:t>
      </w:r>
      <w:r w:rsidRPr="00DE2EED">
        <w:rPr>
          <w:rFonts w:asciiTheme="minorHAnsi" w:hAnsiTheme="minorHAnsi" w:cstheme="minorHAnsi"/>
          <w:sz w:val="24"/>
          <w:szCs w:val="24"/>
        </w:rPr>
        <w:t>.</w:t>
      </w:r>
      <w:r w:rsidR="0051502E" w:rsidRPr="00DE2EED">
        <w:rPr>
          <w:rFonts w:asciiTheme="minorHAnsi" w:hAnsiTheme="minorHAnsi" w:cstheme="minorHAnsi"/>
          <w:sz w:val="24"/>
          <w:szCs w:val="24"/>
        </w:rPr>
        <w:t xml:space="preserve"> Siletz was intermediate between these two groups, consistent with </w:t>
      </w:r>
      <w:r w:rsidR="0051502E" w:rsidRPr="00DE2EED">
        <w:rPr>
          <w:rFonts w:asciiTheme="minorHAnsi" w:hAnsiTheme="minorHAnsi" w:cstheme="minorHAnsi"/>
          <w:sz w:val="24"/>
          <w:szCs w:val="24"/>
        </w:rPr>
        <w:lastRenderedPageBreak/>
        <w:t xml:space="preserve">isolation-by-distance at this spatial scale, but limited sample size </w:t>
      </w:r>
      <w:r w:rsidR="006F53ED">
        <w:rPr>
          <w:rFonts w:asciiTheme="minorHAnsi" w:hAnsiTheme="minorHAnsi" w:cstheme="minorHAnsi"/>
          <w:sz w:val="24"/>
          <w:szCs w:val="24"/>
        </w:rPr>
        <w:t>from the</w:t>
      </w:r>
      <w:r w:rsidR="006F53ED" w:rsidRPr="00DE2EED">
        <w:rPr>
          <w:rFonts w:asciiTheme="minorHAnsi" w:hAnsiTheme="minorHAnsi" w:cstheme="minorHAnsi"/>
          <w:sz w:val="24"/>
          <w:szCs w:val="24"/>
        </w:rPr>
        <w:t xml:space="preserve"> </w:t>
      </w:r>
      <w:r w:rsidR="0051502E" w:rsidRPr="00DE2EED">
        <w:rPr>
          <w:rFonts w:asciiTheme="minorHAnsi" w:hAnsiTheme="minorHAnsi" w:cstheme="minorHAnsi"/>
          <w:sz w:val="24"/>
          <w:szCs w:val="24"/>
        </w:rPr>
        <w:t xml:space="preserve">Siletz </w:t>
      </w:r>
      <w:r w:rsidR="006F53ED">
        <w:rPr>
          <w:rFonts w:asciiTheme="minorHAnsi" w:hAnsiTheme="minorHAnsi" w:cstheme="minorHAnsi"/>
          <w:sz w:val="24"/>
          <w:szCs w:val="24"/>
        </w:rPr>
        <w:t xml:space="preserve">River </w:t>
      </w:r>
      <w:r w:rsidR="0051502E" w:rsidRPr="00DE2EED">
        <w:rPr>
          <w:rFonts w:asciiTheme="minorHAnsi" w:hAnsiTheme="minorHAnsi" w:cstheme="minorHAnsi"/>
          <w:sz w:val="24"/>
          <w:szCs w:val="24"/>
        </w:rPr>
        <w:t>challenges the strength of this inference.</w:t>
      </w:r>
      <w:r w:rsidRPr="00DE2EED">
        <w:rPr>
          <w:rFonts w:asciiTheme="minorHAnsi" w:hAnsiTheme="minorHAnsi" w:cstheme="minorHAnsi"/>
          <w:sz w:val="24"/>
          <w:szCs w:val="24"/>
        </w:rPr>
        <w:t xml:space="preserve"> </w:t>
      </w:r>
    </w:p>
    <w:p w14:paraId="70727DAB" w14:textId="04A8707A" w:rsidR="00EF7D3A" w:rsidRPr="00DE2EED" w:rsidRDefault="00AB10CC"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E</w:t>
      </w:r>
      <w:r w:rsidR="00FC4B9C" w:rsidRPr="00DE2EED">
        <w:rPr>
          <w:rFonts w:asciiTheme="minorHAnsi" w:hAnsiTheme="minorHAnsi" w:cstheme="minorHAnsi"/>
          <w:sz w:val="24"/>
          <w:szCs w:val="24"/>
        </w:rPr>
        <w:t>ach</w:t>
      </w:r>
      <w:r w:rsidR="00B60CA0" w:rsidRPr="00DE2EED">
        <w:rPr>
          <w:rFonts w:asciiTheme="minorHAnsi" w:hAnsiTheme="minorHAnsi" w:cstheme="minorHAnsi"/>
          <w:sz w:val="24"/>
          <w:szCs w:val="24"/>
        </w:rPr>
        <w:t xml:space="preserve"> </w:t>
      </w:r>
      <w:r w:rsidR="00476BCB" w:rsidRPr="00DE2EED">
        <w:rPr>
          <w:rFonts w:asciiTheme="minorHAnsi" w:hAnsiTheme="minorHAnsi" w:cstheme="minorHAnsi"/>
          <w:sz w:val="24"/>
          <w:szCs w:val="24"/>
        </w:rPr>
        <w:t>redundant</w:t>
      </w:r>
      <w:r w:rsidR="00B60CA0" w:rsidRPr="00DE2EED">
        <w:rPr>
          <w:rFonts w:asciiTheme="minorHAnsi" w:hAnsiTheme="minorHAnsi" w:cstheme="minorHAnsi"/>
          <w:sz w:val="24"/>
          <w:szCs w:val="24"/>
        </w:rPr>
        <w:t xml:space="preserve"> ax</w:t>
      </w:r>
      <w:r w:rsidR="00FC4B9C" w:rsidRPr="00DE2EED">
        <w:rPr>
          <w:rFonts w:asciiTheme="minorHAnsi" w:hAnsiTheme="minorHAnsi" w:cstheme="minorHAnsi"/>
          <w:sz w:val="24"/>
          <w:szCs w:val="24"/>
        </w:rPr>
        <w:t>i</w:t>
      </w:r>
      <w:r w:rsidR="00B60CA0" w:rsidRPr="00DE2EED">
        <w:rPr>
          <w:rFonts w:asciiTheme="minorHAnsi" w:hAnsiTheme="minorHAnsi" w:cstheme="minorHAnsi"/>
          <w:sz w:val="24"/>
          <w:szCs w:val="24"/>
        </w:rPr>
        <w:t>s</w:t>
      </w:r>
      <w:r w:rsidRPr="00DE2EED">
        <w:rPr>
          <w:rFonts w:asciiTheme="minorHAnsi" w:hAnsiTheme="minorHAnsi" w:cstheme="minorHAnsi"/>
          <w:sz w:val="24"/>
          <w:szCs w:val="24"/>
        </w:rPr>
        <w:t xml:space="preserve"> fitted by the RDA</w:t>
      </w:r>
      <w:r w:rsidR="00B60CA0" w:rsidRPr="00DE2EED">
        <w:rPr>
          <w:rFonts w:asciiTheme="minorHAnsi" w:hAnsiTheme="minorHAnsi" w:cstheme="minorHAnsi"/>
          <w:sz w:val="24"/>
          <w:szCs w:val="24"/>
        </w:rPr>
        <w:t xml:space="preserve"> capture</w:t>
      </w:r>
      <w:r w:rsidR="00FC4B9C" w:rsidRPr="00DE2EED">
        <w:rPr>
          <w:rFonts w:asciiTheme="minorHAnsi" w:hAnsiTheme="minorHAnsi" w:cstheme="minorHAnsi"/>
          <w:sz w:val="24"/>
          <w:szCs w:val="24"/>
        </w:rPr>
        <w:t>s</w:t>
      </w:r>
      <w:r w:rsidR="00B60CA0" w:rsidRPr="00DE2EED">
        <w:rPr>
          <w:rFonts w:asciiTheme="minorHAnsi" w:hAnsiTheme="minorHAnsi" w:cstheme="minorHAnsi"/>
          <w:sz w:val="24"/>
          <w:szCs w:val="24"/>
        </w:rPr>
        <w:t xml:space="preserve"> </w:t>
      </w:r>
      <w:r w:rsidR="00FC4B9C" w:rsidRPr="00DE2EED">
        <w:rPr>
          <w:rFonts w:asciiTheme="minorHAnsi" w:hAnsiTheme="minorHAnsi" w:cstheme="minorHAnsi"/>
          <w:sz w:val="24"/>
          <w:szCs w:val="24"/>
        </w:rPr>
        <w:t>an orthogonal component of the</w:t>
      </w:r>
      <w:r w:rsidR="00B60CA0" w:rsidRPr="00DE2EED">
        <w:rPr>
          <w:rFonts w:asciiTheme="minorHAnsi" w:hAnsiTheme="minorHAnsi" w:cstheme="minorHAnsi"/>
          <w:sz w:val="24"/>
          <w:szCs w:val="24"/>
        </w:rPr>
        <w:t xml:space="preserve"> relationship between </w:t>
      </w:r>
      <w:r w:rsidR="00FC4B9C" w:rsidRPr="00DE2EED">
        <w:rPr>
          <w:rFonts w:asciiTheme="minorHAnsi" w:hAnsiTheme="minorHAnsi" w:cstheme="minorHAnsi"/>
          <w:sz w:val="24"/>
          <w:szCs w:val="24"/>
        </w:rPr>
        <w:t xml:space="preserve">the </w:t>
      </w:r>
      <w:r w:rsidR="00476BCB" w:rsidRPr="00DE2EED">
        <w:rPr>
          <w:rFonts w:asciiTheme="minorHAnsi" w:hAnsiTheme="minorHAnsi" w:cstheme="minorHAnsi"/>
          <w:sz w:val="24"/>
          <w:szCs w:val="24"/>
        </w:rPr>
        <w:t xml:space="preserve">genetic </w:t>
      </w:r>
      <w:r w:rsidR="00FC4B9C" w:rsidRPr="00DE2EED">
        <w:rPr>
          <w:rFonts w:asciiTheme="minorHAnsi" w:hAnsiTheme="minorHAnsi" w:cstheme="minorHAnsi"/>
          <w:sz w:val="24"/>
          <w:szCs w:val="24"/>
        </w:rPr>
        <w:t xml:space="preserve">and </w:t>
      </w:r>
      <w:r w:rsidR="00476BCB" w:rsidRPr="00DE2EED">
        <w:rPr>
          <w:rFonts w:asciiTheme="minorHAnsi" w:hAnsiTheme="minorHAnsi" w:cstheme="minorHAnsi"/>
          <w:sz w:val="24"/>
          <w:szCs w:val="24"/>
        </w:rPr>
        <w:t xml:space="preserve">spatial </w:t>
      </w:r>
      <w:r w:rsidR="00FC4B9C" w:rsidRPr="00DE2EED">
        <w:rPr>
          <w:rFonts w:asciiTheme="minorHAnsi" w:hAnsiTheme="minorHAnsi" w:cstheme="minorHAnsi"/>
          <w:sz w:val="24"/>
          <w:szCs w:val="24"/>
        </w:rPr>
        <w:t>variation</w:t>
      </w:r>
      <w:r w:rsidR="00476BCB" w:rsidRPr="00DE2EED">
        <w:rPr>
          <w:rFonts w:asciiTheme="minorHAnsi" w:hAnsiTheme="minorHAnsi" w:cstheme="minorHAnsi"/>
          <w:sz w:val="24"/>
          <w:szCs w:val="24"/>
        </w:rPr>
        <w:t xml:space="preserve"> among individuals. </w:t>
      </w:r>
      <w:r w:rsidR="00FC4B9C" w:rsidRPr="00DE2EED">
        <w:rPr>
          <w:rFonts w:asciiTheme="minorHAnsi" w:hAnsiTheme="minorHAnsi" w:cstheme="minorHAnsi"/>
          <w:sz w:val="24"/>
          <w:szCs w:val="24"/>
        </w:rPr>
        <w:t xml:space="preserve">In our </w:t>
      </w:r>
      <w:r w:rsidR="00EC1D83" w:rsidRPr="00DE2EED">
        <w:rPr>
          <w:rFonts w:asciiTheme="minorHAnsi" w:hAnsiTheme="minorHAnsi" w:cstheme="minorHAnsi"/>
          <w:sz w:val="24"/>
          <w:szCs w:val="24"/>
        </w:rPr>
        <w:t>results</w:t>
      </w:r>
      <w:r w:rsidR="00FC4B9C" w:rsidRPr="00DE2EED">
        <w:rPr>
          <w:rFonts w:asciiTheme="minorHAnsi" w:hAnsiTheme="minorHAnsi" w:cstheme="minorHAnsi"/>
          <w:sz w:val="24"/>
          <w:szCs w:val="24"/>
        </w:rPr>
        <w:t>, t</w:t>
      </w:r>
      <w:r w:rsidR="00476BCB" w:rsidRPr="00DE2EED">
        <w:rPr>
          <w:rFonts w:asciiTheme="minorHAnsi" w:hAnsiTheme="minorHAnsi" w:cstheme="minorHAnsi"/>
          <w:sz w:val="24"/>
          <w:szCs w:val="24"/>
        </w:rPr>
        <w:t xml:space="preserve">he </w:t>
      </w:r>
      <w:r w:rsidR="00FC4B9C" w:rsidRPr="00DE2EED">
        <w:rPr>
          <w:rFonts w:asciiTheme="minorHAnsi" w:hAnsiTheme="minorHAnsi" w:cstheme="minorHAnsi"/>
          <w:sz w:val="24"/>
          <w:szCs w:val="24"/>
        </w:rPr>
        <w:t xml:space="preserve">first such redundant axis is driven by short-scale spatial distance and mostly clusters Yaquina </w:t>
      </w:r>
      <w:r w:rsidR="006F53ED">
        <w:rPr>
          <w:rFonts w:asciiTheme="minorHAnsi" w:hAnsiTheme="minorHAnsi" w:cstheme="minorHAnsi"/>
          <w:sz w:val="24"/>
          <w:szCs w:val="24"/>
        </w:rPr>
        <w:t xml:space="preserve">River </w:t>
      </w:r>
      <w:r w:rsidR="00FC4B9C" w:rsidRPr="00DE2EED">
        <w:rPr>
          <w:rFonts w:asciiTheme="minorHAnsi" w:hAnsiTheme="minorHAnsi" w:cstheme="minorHAnsi"/>
          <w:sz w:val="24"/>
          <w:szCs w:val="24"/>
        </w:rPr>
        <w:t xml:space="preserve">samples </w:t>
      </w:r>
      <w:r w:rsidR="00E47A42" w:rsidRPr="00DE2EED">
        <w:rPr>
          <w:rFonts w:asciiTheme="minorHAnsi" w:hAnsiTheme="minorHAnsi" w:cstheme="minorHAnsi"/>
          <w:sz w:val="24"/>
          <w:szCs w:val="24"/>
        </w:rPr>
        <w:t xml:space="preserve">separately </w:t>
      </w:r>
      <w:r w:rsidR="00FC4B9C" w:rsidRPr="00DE2EED">
        <w:rPr>
          <w:rFonts w:asciiTheme="minorHAnsi" w:hAnsiTheme="minorHAnsi" w:cstheme="minorHAnsi"/>
          <w:sz w:val="24"/>
          <w:szCs w:val="24"/>
        </w:rPr>
        <w:t xml:space="preserve">from all other samples, with </w:t>
      </w:r>
      <w:r w:rsidR="006F53ED">
        <w:rPr>
          <w:rFonts w:asciiTheme="minorHAnsi" w:hAnsiTheme="minorHAnsi" w:cstheme="minorHAnsi"/>
          <w:sz w:val="24"/>
          <w:szCs w:val="24"/>
        </w:rPr>
        <w:t xml:space="preserve">an </w:t>
      </w:r>
      <w:r w:rsidR="006F53ED" w:rsidRPr="00DE2EED">
        <w:rPr>
          <w:rFonts w:asciiTheme="minorHAnsi" w:hAnsiTheme="minorHAnsi" w:cstheme="minorHAnsi"/>
          <w:sz w:val="24"/>
          <w:szCs w:val="24"/>
        </w:rPr>
        <w:t xml:space="preserve">intermediate </w:t>
      </w:r>
      <w:proofErr w:type="spellStart"/>
      <w:r w:rsidR="00FC4B9C" w:rsidRPr="00DE2EED">
        <w:rPr>
          <w:rFonts w:asciiTheme="minorHAnsi" w:hAnsiTheme="minorHAnsi" w:cstheme="minorHAnsi"/>
          <w:sz w:val="24"/>
          <w:szCs w:val="24"/>
        </w:rPr>
        <w:t>Siletz</w:t>
      </w:r>
      <w:r w:rsidR="006F53ED">
        <w:rPr>
          <w:rFonts w:asciiTheme="minorHAnsi" w:hAnsiTheme="minorHAnsi" w:cstheme="minorHAnsi"/>
          <w:sz w:val="24"/>
          <w:szCs w:val="24"/>
        </w:rPr>
        <w:t>cluster</w:t>
      </w:r>
      <w:proofErr w:type="spellEnd"/>
      <w:r w:rsidR="00FC4B9C" w:rsidRPr="00DE2EED">
        <w:rPr>
          <w:rFonts w:asciiTheme="minorHAnsi" w:hAnsiTheme="minorHAnsi" w:cstheme="minorHAnsi"/>
          <w:sz w:val="24"/>
          <w:szCs w:val="24"/>
        </w:rPr>
        <w:t xml:space="preserve">. The second axis is driven by long-scale spatial distance and mostly clusters Coos samples from all other samples. </w:t>
      </w:r>
      <w:r w:rsidR="00EF7D3A" w:rsidRPr="00DE2EED">
        <w:rPr>
          <w:rFonts w:asciiTheme="minorHAnsi" w:hAnsiTheme="minorHAnsi" w:cstheme="minorHAnsi"/>
          <w:sz w:val="24"/>
          <w:szCs w:val="24"/>
        </w:rPr>
        <w:t>Th</w:t>
      </w:r>
      <w:r w:rsidR="00FC4B9C" w:rsidRPr="00DE2EED">
        <w:rPr>
          <w:rFonts w:asciiTheme="minorHAnsi" w:hAnsiTheme="minorHAnsi" w:cstheme="minorHAnsi"/>
          <w:sz w:val="24"/>
          <w:szCs w:val="24"/>
        </w:rPr>
        <w:t>ese findings suggest that</w:t>
      </w:r>
      <w:r w:rsidR="00EF7D3A" w:rsidRPr="00DE2EED">
        <w:rPr>
          <w:rFonts w:asciiTheme="minorHAnsi" w:hAnsiTheme="minorHAnsi" w:cstheme="minorHAnsi"/>
          <w:sz w:val="24"/>
          <w:szCs w:val="24"/>
        </w:rPr>
        <w:t xml:space="preserve"> spatial genetic patterns at short </w:t>
      </w:r>
      <w:r w:rsidR="00FC4B9C" w:rsidRPr="00DE2EED">
        <w:rPr>
          <w:rFonts w:asciiTheme="minorHAnsi" w:hAnsiTheme="minorHAnsi" w:cstheme="minorHAnsi"/>
          <w:sz w:val="24"/>
          <w:szCs w:val="24"/>
        </w:rPr>
        <w:t xml:space="preserve">and long scales </w:t>
      </w:r>
      <w:r w:rsidR="00EF7D3A" w:rsidRPr="00DE2EED">
        <w:rPr>
          <w:rFonts w:asciiTheme="minorHAnsi" w:hAnsiTheme="minorHAnsi" w:cstheme="minorHAnsi"/>
          <w:sz w:val="24"/>
          <w:szCs w:val="24"/>
        </w:rPr>
        <w:t xml:space="preserve">are driven by </w:t>
      </w:r>
      <w:r w:rsidRPr="00DE2EED">
        <w:rPr>
          <w:rFonts w:asciiTheme="minorHAnsi" w:hAnsiTheme="minorHAnsi" w:cstheme="minorHAnsi"/>
          <w:sz w:val="24"/>
          <w:szCs w:val="24"/>
        </w:rPr>
        <w:t>differentiation at different sets of genes</w:t>
      </w:r>
      <w:r w:rsidR="00FC4B9C" w:rsidRPr="00DE2EED">
        <w:rPr>
          <w:rFonts w:asciiTheme="minorHAnsi" w:hAnsiTheme="minorHAnsi" w:cstheme="minorHAnsi"/>
          <w:sz w:val="24"/>
          <w:szCs w:val="24"/>
        </w:rPr>
        <w:t xml:space="preserve">. However, findings at both </w:t>
      </w:r>
      <w:r w:rsidRPr="00DE2EED">
        <w:rPr>
          <w:rFonts w:asciiTheme="minorHAnsi" w:hAnsiTheme="minorHAnsi" w:cstheme="minorHAnsi"/>
          <w:sz w:val="24"/>
          <w:szCs w:val="24"/>
        </w:rPr>
        <w:t>short and long</w:t>
      </w:r>
      <w:r w:rsidR="00FC4B9C" w:rsidRPr="00DE2EED">
        <w:rPr>
          <w:rFonts w:asciiTheme="minorHAnsi" w:hAnsiTheme="minorHAnsi" w:cstheme="minorHAnsi"/>
          <w:sz w:val="24"/>
          <w:szCs w:val="24"/>
        </w:rPr>
        <w:t xml:space="preserve"> scales are strongly influenced by data at spatial distances where sample size is small (Siletz and Coos)</w:t>
      </w:r>
    </w:p>
    <w:p w14:paraId="05EADC32" w14:textId="22FD3301"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174C95" w:rsidRPr="00EF097E">
        <w:rPr>
          <w:rFonts w:cstheme="minorHAnsi"/>
          <w:sz w:val="24"/>
          <w:szCs w:val="24"/>
        </w:rPr>
        <w:t xml:space="preserve"> but with particular focus on</w:t>
      </w:r>
      <w:r w:rsidR="00606D26">
        <w:rPr>
          <w:rFonts w:cstheme="minorHAnsi"/>
          <w:sz w:val="24"/>
          <w:szCs w:val="24"/>
        </w:rPr>
        <w:t xml:space="preserve"> the</w:t>
      </w:r>
      <w:r w:rsidR="00174C95" w:rsidRPr="00EF097E">
        <w:rPr>
          <w:rFonts w:cstheme="minorHAnsi"/>
          <w:sz w:val="24"/>
          <w:szCs w:val="24"/>
        </w:rPr>
        <w:t xml:space="preserve"> </w:t>
      </w:r>
      <w:proofErr w:type="spellStart"/>
      <w:r w:rsidR="00DA7630" w:rsidRPr="00EF097E">
        <w:rPr>
          <w:rFonts w:cstheme="minorHAnsi"/>
          <w:sz w:val="24"/>
          <w:szCs w:val="24"/>
        </w:rPr>
        <w:t>Netarts</w:t>
      </w:r>
      <w:proofErr w:type="spellEnd"/>
      <w:r w:rsidR="00DA7630" w:rsidRPr="00EF097E">
        <w:rPr>
          <w:rFonts w:cstheme="minorHAnsi"/>
          <w:sz w:val="24"/>
          <w:szCs w:val="24"/>
        </w:rPr>
        <w:t xml:space="preserve"> and Siletz </w:t>
      </w:r>
      <w:r w:rsidR="006F53ED">
        <w:rPr>
          <w:rFonts w:cstheme="minorHAnsi"/>
          <w:sz w:val="24"/>
          <w:szCs w:val="24"/>
        </w:rPr>
        <w:t xml:space="preserve">rivers </w:t>
      </w:r>
      <w:r w:rsidR="00DA7630" w:rsidRPr="00EF097E">
        <w:rPr>
          <w:rFonts w:cstheme="minorHAnsi"/>
          <w:sz w:val="24"/>
          <w:szCs w:val="24"/>
        </w:rPr>
        <w:t>to increase sample sizes</w:t>
      </w:r>
      <w:r w:rsidR="00174C95" w:rsidRPr="00EF097E">
        <w:rPr>
          <w:rFonts w:cstheme="minorHAnsi"/>
          <w:sz w:val="24"/>
          <w:szCs w:val="24"/>
        </w:rPr>
        <w:t xml:space="preserve">.  </w:t>
      </w:r>
      <w:commentRangeStart w:id="31"/>
      <w:r w:rsidR="00BE625B">
        <w:rPr>
          <w:rFonts w:cstheme="minorHAnsi"/>
          <w:sz w:val="24"/>
          <w:szCs w:val="24"/>
        </w:rPr>
        <w:t>Furthermore</w:t>
      </w:r>
      <w:r w:rsidR="00BA3479" w:rsidRPr="00EF097E">
        <w:rPr>
          <w:rFonts w:cstheme="minorHAnsi"/>
          <w:sz w:val="24"/>
          <w:szCs w:val="24"/>
        </w:rPr>
        <w:t>,</w:t>
      </w:r>
      <w:r w:rsidR="000D4BF8">
        <w:rPr>
          <w:rFonts w:cstheme="minorHAnsi"/>
          <w:sz w:val="24"/>
          <w:szCs w:val="24"/>
        </w:rPr>
        <w:t xml:space="preserve"> </w:t>
      </w:r>
      <w:r w:rsidR="00BA3479" w:rsidRPr="00EF097E">
        <w:rPr>
          <w:rFonts w:cstheme="minorHAnsi"/>
          <w:sz w:val="24"/>
          <w:szCs w:val="24"/>
        </w:rPr>
        <w:t>additional samples collected south of the Yaquina River (e.g.</w:t>
      </w:r>
      <w:r w:rsidR="00BA3479">
        <w:rPr>
          <w:rFonts w:cstheme="minorHAnsi"/>
          <w:sz w:val="24"/>
          <w:szCs w:val="24"/>
        </w:rPr>
        <w:t>,</w:t>
      </w:r>
      <w:r w:rsidR="00BA3479" w:rsidRPr="00EF097E">
        <w:rPr>
          <w:rFonts w:cstheme="minorHAnsi"/>
          <w:sz w:val="24"/>
          <w:szCs w:val="24"/>
        </w:rPr>
        <w:t xml:space="preserve"> Coos River)</w:t>
      </w:r>
      <w:r w:rsidR="0042056F">
        <w:rPr>
          <w:rFonts w:cstheme="minorHAnsi"/>
          <w:sz w:val="24"/>
          <w:szCs w:val="24"/>
        </w:rPr>
        <w:t xml:space="preserve">, </w:t>
      </w:r>
      <w:r w:rsidR="00BE625B">
        <w:rPr>
          <w:rFonts w:cstheme="minorHAnsi"/>
          <w:sz w:val="24"/>
          <w:szCs w:val="24"/>
        </w:rPr>
        <w:t>and in other coast</w:t>
      </w:r>
      <w:r w:rsidR="004E111F">
        <w:rPr>
          <w:rFonts w:cstheme="minorHAnsi"/>
          <w:sz w:val="24"/>
          <w:szCs w:val="24"/>
        </w:rPr>
        <w:t>al</w:t>
      </w:r>
      <w:r w:rsidR="00BE625B">
        <w:rPr>
          <w:rFonts w:cstheme="minorHAnsi"/>
          <w:sz w:val="24"/>
          <w:szCs w:val="24"/>
        </w:rPr>
        <w:t xml:space="preserve"> rivers with regular Chum Salmon presence</w:t>
      </w:r>
      <w:r w:rsidR="0042056F">
        <w:rPr>
          <w:rFonts w:cstheme="minorHAnsi"/>
          <w:sz w:val="24"/>
          <w:szCs w:val="24"/>
        </w:rPr>
        <w:t xml:space="preserve"> (e.g., </w:t>
      </w:r>
      <w:proofErr w:type="spellStart"/>
      <w:r w:rsidR="0042056F">
        <w:rPr>
          <w:rFonts w:cstheme="minorHAnsi"/>
          <w:sz w:val="24"/>
          <w:szCs w:val="24"/>
        </w:rPr>
        <w:t>Necanicu</w:t>
      </w:r>
      <w:r w:rsidR="004E111F">
        <w:rPr>
          <w:rFonts w:cstheme="minorHAnsi"/>
          <w:sz w:val="24"/>
          <w:szCs w:val="24"/>
        </w:rPr>
        <w:t>m</w:t>
      </w:r>
      <w:proofErr w:type="spellEnd"/>
      <w:r w:rsidR="004E111F">
        <w:rPr>
          <w:rFonts w:cstheme="minorHAnsi"/>
          <w:sz w:val="24"/>
          <w:szCs w:val="24"/>
        </w:rPr>
        <w:t xml:space="preserve">, </w:t>
      </w:r>
      <w:r w:rsidR="0042056F">
        <w:rPr>
          <w:rFonts w:cstheme="minorHAnsi"/>
          <w:sz w:val="24"/>
          <w:szCs w:val="24"/>
        </w:rPr>
        <w:t>Nestucca</w:t>
      </w:r>
      <w:r w:rsidR="004E111F">
        <w:rPr>
          <w:rFonts w:cstheme="minorHAnsi"/>
          <w:sz w:val="24"/>
          <w:szCs w:val="24"/>
        </w:rPr>
        <w:t>, and Salmon</w:t>
      </w:r>
      <w:r w:rsidR="0042056F">
        <w:rPr>
          <w:rFonts w:cstheme="minorHAnsi"/>
          <w:sz w:val="24"/>
          <w:szCs w:val="24"/>
        </w:rPr>
        <w:t>), w</w:t>
      </w:r>
      <w:r w:rsidR="00BA3479" w:rsidRPr="00EF097E">
        <w:rPr>
          <w:rFonts w:cstheme="minorHAnsi"/>
          <w:sz w:val="24"/>
          <w:szCs w:val="24"/>
        </w:rPr>
        <w:t xml:space="preserve">ould provide greater insight into the </w:t>
      </w:r>
      <w:r w:rsidR="00BA3479">
        <w:rPr>
          <w:rFonts w:cstheme="minorHAnsi"/>
          <w:sz w:val="24"/>
          <w:szCs w:val="24"/>
        </w:rPr>
        <w:t xml:space="preserve">potential </w:t>
      </w:r>
      <w:r w:rsidR="00BA3479" w:rsidRPr="00EF097E">
        <w:rPr>
          <w:rFonts w:cstheme="minorHAnsi"/>
          <w:sz w:val="24"/>
          <w:szCs w:val="24"/>
        </w:rPr>
        <w:t>patterns of IBD.</w:t>
      </w:r>
      <w:commentRangeEnd w:id="31"/>
      <w:r w:rsidR="00BA3479">
        <w:rPr>
          <w:rStyle w:val="CommentReference"/>
        </w:rPr>
        <w:commentReference w:id="31"/>
      </w:r>
    </w:p>
    <w:p w14:paraId="013B8DD4" w14:textId="77777777" w:rsidR="00D85374" w:rsidRDefault="00D85374" w:rsidP="009D00D3">
      <w:pPr>
        <w:contextualSpacing/>
        <w:rPr>
          <w:rFonts w:cstheme="minorHAnsi"/>
          <w:sz w:val="24"/>
          <w:szCs w:val="24"/>
        </w:rPr>
      </w:pPr>
    </w:p>
    <w:p w14:paraId="585CC64B" w14:textId="598FB8C0" w:rsidR="00555DE2" w:rsidRPr="00EF097E" w:rsidRDefault="00EF097E" w:rsidP="009D00D3">
      <w:pPr>
        <w:contextualSpacing/>
        <w:rPr>
          <w:rFonts w:cstheme="minorHAnsi"/>
          <w:sz w:val="24"/>
          <w:szCs w:val="24"/>
        </w:rPr>
      </w:pPr>
      <w:commentRangeStart w:id="32"/>
      <w:commentRangeStart w:id="33"/>
      <w:r>
        <w:rPr>
          <w:rFonts w:cstheme="minorHAnsi"/>
          <w:sz w:val="24"/>
          <w:szCs w:val="24"/>
        </w:rPr>
        <w:t>As mentioned above, t</w:t>
      </w:r>
      <w:r w:rsidR="00555DE2" w:rsidRPr="00EF097E">
        <w:rPr>
          <w:rFonts w:cstheme="minorHAnsi"/>
          <w:sz w:val="24"/>
          <w:szCs w:val="24"/>
        </w:rPr>
        <w:t xml:space="preserve">here is no evidence of population genetic structure within </w:t>
      </w:r>
      <w:r w:rsidR="004607A9" w:rsidRPr="00EF097E">
        <w:rPr>
          <w:rFonts w:cstheme="minorHAnsi"/>
          <w:sz w:val="24"/>
          <w:szCs w:val="24"/>
        </w:rPr>
        <w:t xml:space="preserve">the </w:t>
      </w:r>
      <w:r w:rsidR="00555DE2" w:rsidRPr="00EF097E">
        <w:rPr>
          <w:rFonts w:cstheme="minorHAnsi"/>
          <w:sz w:val="24"/>
          <w:szCs w:val="24"/>
        </w:rPr>
        <w:t xml:space="preserve">Tillamook </w:t>
      </w:r>
      <w:r w:rsidR="004607A9" w:rsidRPr="00EF097E">
        <w:rPr>
          <w:rFonts w:cstheme="minorHAnsi"/>
          <w:sz w:val="24"/>
          <w:szCs w:val="24"/>
        </w:rPr>
        <w:t>B</w:t>
      </w:r>
      <w:r w:rsidR="00555DE2" w:rsidRPr="00EF097E">
        <w:rPr>
          <w:rFonts w:cstheme="minorHAnsi"/>
          <w:sz w:val="24"/>
          <w:szCs w:val="24"/>
        </w:rPr>
        <w:t>asin</w:t>
      </w:r>
      <w:r w:rsidR="00F64A69" w:rsidRPr="00EF097E">
        <w:rPr>
          <w:rFonts w:cstheme="minorHAnsi"/>
          <w:sz w:val="24"/>
          <w:szCs w:val="24"/>
        </w:rPr>
        <w:t xml:space="preserve"> based on the 350 </w:t>
      </w:r>
      <w:r w:rsidR="00E47A42" w:rsidRPr="00EF097E">
        <w:rPr>
          <w:rFonts w:cstheme="minorHAnsi"/>
          <w:sz w:val="24"/>
          <w:szCs w:val="24"/>
        </w:rPr>
        <w:t>markers</w:t>
      </w:r>
      <w:r w:rsidR="00F64A69" w:rsidRPr="00EF097E">
        <w:rPr>
          <w:rFonts w:cstheme="minorHAnsi"/>
          <w:sz w:val="24"/>
          <w:szCs w:val="24"/>
        </w:rPr>
        <w:t xml:space="preserve"> examined in this study</w:t>
      </w:r>
      <w:r w:rsidR="00555DE2" w:rsidRPr="00EF097E">
        <w:rPr>
          <w:rFonts w:cstheme="minorHAnsi"/>
          <w:sz w:val="24"/>
          <w:szCs w:val="24"/>
        </w:rPr>
        <w:t xml:space="preserve">. </w:t>
      </w:r>
      <w:r w:rsidR="00E47A42" w:rsidRPr="00EF097E">
        <w:rPr>
          <w:rFonts w:cstheme="minorHAns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sidRPr="00EF097E">
        <w:rPr>
          <w:rFonts w:cstheme="minorHAnsi"/>
          <w:sz w:val="24"/>
          <w:szCs w:val="24"/>
        </w:rPr>
        <w:t>the</w:t>
      </w:r>
      <w:r w:rsidR="00E47A42" w:rsidRPr="00EF097E">
        <w:rPr>
          <w:rFonts w:cstheme="minorHAnsi"/>
          <w:sz w:val="24"/>
          <w:szCs w:val="24"/>
        </w:rPr>
        <w:t xml:space="preserve"> data, ecologically relevant genetic differences may exist at regions of the genome not tagged by the genetic markers analyzed in this study.</w:t>
      </w:r>
      <w:commentRangeEnd w:id="32"/>
      <w:r w:rsidR="008C0844">
        <w:rPr>
          <w:rStyle w:val="CommentReference"/>
        </w:rPr>
        <w:commentReference w:id="32"/>
      </w:r>
      <w:commentRangeEnd w:id="33"/>
      <w:r w:rsidR="00657849">
        <w:rPr>
          <w:rStyle w:val="CommentReference"/>
        </w:rPr>
        <w:commentReference w:id="33"/>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34" w:name="_Toc79163056"/>
      <w:r w:rsidRPr="00D90081">
        <w:rPr>
          <w:rFonts w:asciiTheme="minorHAnsi" w:hAnsiTheme="minorHAnsi"/>
        </w:rPr>
        <w:t>ACKNOWLEDGMENTS</w:t>
      </w:r>
      <w:bookmarkEnd w:id="34"/>
    </w:p>
    <w:p w14:paraId="3047AD1B" w14:textId="2C7F617B"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 xml:space="preserve">and Gary </w:t>
      </w:r>
      <w:r w:rsidR="00075949">
        <w:rPr>
          <w:sz w:val="24"/>
          <w:szCs w:val="24"/>
        </w:rPr>
        <w:t>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w:t>
      </w:r>
      <w:r w:rsidR="00BB1B17">
        <w:rPr>
          <w:sz w:val="24"/>
          <w:szCs w:val="24"/>
        </w:rPr>
        <w:t xml:space="preserve">We thank Erin Gilbert (ODFW) for creating the map in Figure 1. </w:t>
      </w:r>
      <w:r>
        <w:rPr>
          <w:sz w:val="24"/>
          <w:szCs w:val="24"/>
        </w:rPr>
        <w:t xml:space="preserve">Shannon Richardson from ODFW’s Fish Life History Analysis Project provided the archival scale samples, which were originally collected by staff from ODFW’s Oregon Adult Salmonid Inventory and Sampling </w:t>
      </w:r>
      <w:r>
        <w:rPr>
          <w:sz w:val="24"/>
          <w:szCs w:val="24"/>
        </w:rPr>
        <w:t xml:space="preserve">(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FE2983A" w:rsidR="00EC1D83" w:rsidRDefault="00EC1D83" w:rsidP="0019344F">
      <w:pPr>
        <w:pStyle w:val="Heading1"/>
        <w:rPr>
          <w:rFonts w:asciiTheme="minorHAnsi" w:hAnsiTheme="minorHAnsi" w:cstheme="minorHAnsi"/>
        </w:rPr>
      </w:pPr>
      <w:bookmarkStart w:id="35" w:name="_Toc79163057"/>
    </w:p>
    <w:p w14:paraId="32F6E561" w14:textId="44CA7AE7" w:rsidR="000278FB" w:rsidRDefault="000278FB" w:rsidP="000278FB"/>
    <w:p w14:paraId="26D9C065" w14:textId="0AB69951" w:rsidR="000278FB" w:rsidRDefault="000278FB" w:rsidP="000278FB"/>
    <w:p w14:paraId="1A247BDD" w14:textId="77777777" w:rsidR="000278FB" w:rsidRPr="000278FB" w:rsidRDefault="000278FB" w:rsidP="000278FB"/>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35"/>
    </w:p>
    <w:p w14:paraId="11F7D8C0" w14:textId="77777777" w:rsidR="0019344F" w:rsidRDefault="00CA0961" w:rsidP="0019344F">
      <w:r w:rsidRPr="00CA0961">
        <w:rPr>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6" w:name="_Toc79163058"/>
      <w:r w:rsidRPr="00D90081">
        <w:rPr>
          <w:rFonts w:asciiTheme="minorHAnsi" w:hAnsiTheme="minorHAnsi"/>
        </w:rPr>
        <w:t>REFERENCES</w:t>
      </w:r>
      <w:bookmarkEnd w:id="36"/>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4A4FEBB5" w14:textId="5709193E" w:rsidR="00F44CC9" w:rsidRDefault="00F44CC9" w:rsidP="00F44CC9">
      <w:pPr>
        <w:ind w:left="720" w:hanging="720"/>
        <w:rPr>
          <w:sz w:val="24"/>
          <w:szCs w:val="24"/>
        </w:rPr>
      </w:pPr>
      <w:r w:rsidRPr="00F44CC9">
        <w:rPr>
          <w:sz w:val="24"/>
          <w:szCs w:val="24"/>
        </w:rPr>
        <w:t>Good, T.P., R.S. Waples, and P. Adams (editors).</w:t>
      </w:r>
      <w:r>
        <w:rPr>
          <w:sz w:val="24"/>
          <w:szCs w:val="24"/>
        </w:rPr>
        <w:t xml:space="preserve"> </w:t>
      </w:r>
      <w:r w:rsidRPr="00F44CC9">
        <w:rPr>
          <w:sz w:val="24"/>
          <w:szCs w:val="24"/>
        </w:rPr>
        <w:t>2005. Updated status of federally listed ESUs of West</w:t>
      </w:r>
      <w:r>
        <w:rPr>
          <w:sz w:val="24"/>
          <w:szCs w:val="24"/>
        </w:rPr>
        <w:t xml:space="preserve"> </w:t>
      </w:r>
      <w:r w:rsidRPr="00F44CC9">
        <w:rPr>
          <w:sz w:val="24"/>
          <w:szCs w:val="24"/>
        </w:rPr>
        <w:t>Coast salmon and steelhead. U.S. Dept. Commer.,</w:t>
      </w:r>
      <w:r>
        <w:rPr>
          <w:sz w:val="24"/>
          <w:szCs w:val="24"/>
        </w:rPr>
        <w:t xml:space="preserve"> </w:t>
      </w:r>
      <w:r w:rsidRPr="00F44CC9">
        <w:rPr>
          <w:sz w:val="24"/>
          <w:szCs w:val="24"/>
        </w:rPr>
        <w:t>NOAA Tech. Memo. NMFS-NWFSC-66</w:t>
      </w:r>
      <w:r>
        <w:rPr>
          <w:sz w:val="24"/>
          <w:szCs w:val="24"/>
        </w:rPr>
        <w:t xml:space="preserve">. </w:t>
      </w:r>
    </w:p>
    <w:p w14:paraId="145EED1D" w14:textId="5C0516FE" w:rsidR="00033666" w:rsidRDefault="00033666" w:rsidP="00033666">
      <w:pPr>
        <w:ind w:left="720" w:hanging="720"/>
        <w:rPr>
          <w:sz w:val="24"/>
          <w:szCs w:val="24"/>
        </w:rPr>
      </w:pPr>
      <w:r w:rsidRPr="00033666">
        <w:rPr>
          <w:sz w:val="24"/>
          <w:szCs w:val="24"/>
        </w:rPr>
        <w:lastRenderedPageBreak/>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131A4CFF"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73089492" w14:textId="233AD16B" w:rsidR="00F44CC9" w:rsidRDefault="00F44CC9" w:rsidP="00F44CC9">
      <w:pPr>
        <w:ind w:left="720" w:hanging="720"/>
        <w:rPr>
          <w:sz w:val="24"/>
          <w:szCs w:val="24"/>
        </w:rPr>
      </w:pPr>
      <w:r w:rsidRPr="00F44CC9">
        <w:rPr>
          <w:sz w:val="24"/>
          <w:szCs w:val="24"/>
        </w:rPr>
        <w:t xml:space="preserve">Salo, E. O. 1991. Life history of chum salmon, </w:t>
      </w:r>
      <w:r w:rsidRPr="00F44CC9">
        <w:rPr>
          <w:i/>
          <w:iCs/>
          <w:sz w:val="24"/>
          <w:szCs w:val="24"/>
        </w:rPr>
        <w:t>Oncorhynchus keta</w:t>
      </w:r>
      <w:r w:rsidRPr="00F44CC9">
        <w:rPr>
          <w:sz w:val="24"/>
          <w:szCs w:val="24"/>
        </w:rPr>
        <w:t xml:space="preserve">. </w:t>
      </w:r>
      <w:r w:rsidRPr="00F44CC9">
        <w:rPr>
          <w:i/>
          <w:iCs/>
          <w:sz w:val="24"/>
          <w:szCs w:val="24"/>
        </w:rPr>
        <w:t>In</w:t>
      </w:r>
      <w:r w:rsidRPr="00F44CC9">
        <w:rPr>
          <w:sz w:val="24"/>
          <w:szCs w:val="24"/>
        </w:rPr>
        <w:t xml:space="preserve"> C. Groot and L. Margolis (eds.),Pacific salmon life histories, p. 231–309. University of British Columbia Press, Vancouver, BC.</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lastRenderedPageBreak/>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Anthony, James L" w:date="2022-04-19T11:07:00Z" w:initials="AJL">
    <w:p w14:paraId="2518F16D" w14:textId="1438D93E" w:rsidR="00BA3479" w:rsidRDefault="00BA3479" w:rsidP="00BA3479">
      <w:pPr>
        <w:pStyle w:val="CommentText"/>
      </w:pPr>
      <w:r>
        <w:rPr>
          <w:rStyle w:val="CommentReference"/>
        </w:rPr>
        <w:annotationRef/>
      </w:r>
      <w:r>
        <w:t xml:space="preserve">I'm wondering if somewhere in the intro there should be a mention that there were research and private hatchery programs releasing chum into coastal basins, mostly in the 1970s and 1980s as a part of the Ocean Salmon Ranching program. There was a program in the Nehalem that operated from 1981-1993, and in </w:t>
      </w:r>
      <w:proofErr w:type="spellStart"/>
      <w:r>
        <w:t>Netarts</w:t>
      </w:r>
      <w:proofErr w:type="spellEnd"/>
      <w:r>
        <w:t xml:space="preserve"> (Whiskey Creek) from 1969-1990. There were also releases in the Yaquina and Coos, but I know less about those. My understanding is that excess eggs from Whiskey Creek went to other facilities, but details are scarce. Does seem to be the case that the </w:t>
      </w:r>
      <w:proofErr w:type="spellStart"/>
      <w:r>
        <w:t>Netarts</w:t>
      </w:r>
      <w:proofErr w:type="spellEnd"/>
      <w:r>
        <w:t xml:space="preserve"> stock got around a bit (See Table 15 in the Johnson status review here</w:t>
      </w:r>
      <w:r w:rsidR="004E111F">
        <w:t xml:space="preserve"> </w:t>
      </w:r>
      <w:r>
        <w:t xml:space="preserve">https://repository.library.noaa.gov/view/noaa/3029). I don't think you need to get into the details, but probably worth mentioning that there historically were some programs out there. Regardless, no programs for some time. </w:t>
      </w:r>
    </w:p>
  </w:comment>
  <w:comment w:id="18" w:author="Chris M Lorion" w:date="2022-06-09T15:21:00Z" w:initials="LCM*O">
    <w:p w14:paraId="183A4156" w14:textId="0073D8EC" w:rsidR="00BA3479" w:rsidRDefault="00BA3479">
      <w:pPr>
        <w:pStyle w:val="CommentText"/>
      </w:pPr>
      <w:r>
        <w:rPr>
          <w:rStyle w:val="CommentReference"/>
        </w:rPr>
        <w:annotationRef/>
      </w:r>
      <w:r w:rsidR="004E111F">
        <w:t xml:space="preserve">This could be addressed briefly in the Discussion section.  </w:t>
      </w:r>
    </w:p>
  </w:comment>
  <w:comment w:id="26" w:author="Johnson Marc" w:date="2022-05-05T14:54:00Z" w:initials="JM">
    <w:p w14:paraId="5F0746E6" w14:textId="77777777" w:rsidR="00712238" w:rsidRDefault="00712238" w:rsidP="005C10F6">
      <w:pPr>
        <w:pStyle w:val="CommentText"/>
      </w:pPr>
      <w:r>
        <w:rPr>
          <w:rStyle w:val="CommentReference"/>
        </w:rPr>
        <w:annotationRef/>
      </w:r>
      <w:r>
        <w:t>I'd guess not half the missing data...maybe double?</w:t>
      </w:r>
    </w:p>
  </w:comment>
  <w:comment w:id="28" w:author="Johnson Marc" w:date="2022-05-05T15:08:00Z" w:initials="JM">
    <w:p w14:paraId="51745587" w14:textId="77777777" w:rsidR="00A5378B" w:rsidRDefault="00A5378B" w:rsidP="00640351">
      <w:pPr>
        <w:pStyle w:val="CommentText"/>
      </w:pPr>
      <w:r>
        <w:rPr>
          <w:rStyle w:val="CommentReference"/>
        </w:rPr>
        <w:annotationRef/>
      </w:r>
      <w:r>
        <w:t>Citation?</w:t>
      </w:r>
    </w:p>
  </w:comment>
  <w:comment w:id="29" w:author="Johnson Marc" w:date="2022-05-05T15:16:00Z" w:initials="JM">
    <w:p w14:paraId="724A7A8A" w14:textId="77777777" w:rsidR="00732CE0" w:rsidRDefault="00732CE0">
      <w:pPr>
        <w:pStyle w:val="CommentText"/>
      </w:pPr>
      <w:r>
        <w:rPr>
          <w:rStyle w:val="CommentReference"/>
        </w:rPr>
        <w:annotationRef/>
      </w:r>
      <w:r>
        <w:t>Seems to me your results suggested Yaquina (and the few individuals sampled from Siletz) were distinct from other populations.  This being your primary finding, as you describe in the next paragraph.</w:t>
      </w:r>
    </w:p>
    <w:p w14:paraId="2E4BF985" w14:textId="77777777" w:rsidR="00732CE0" w:rsidRDefault="00732CE0">
      <w:pPr>
        <w:pStyle w:val="CommentText"/>
      </w:pPr>
    </w:p>
    <w:p w14:paraId="33B020AF" w14:textId="77777777" w:rsidR="00732CE0" w:rsidRDefault="00732CE0" w:rsidP="00B30E98">
      <w:pPr>
        <w:pStyle w:val="CommentText"/>
      </w:pPr>
      <w:r>
        <w:t>Were small sample sizes the result of lower sampling effort (a problem to be solved) or paucity of samples to be found (a reflection of distribution)?</w:t>
      </w:r>
    </w:p>
  </w:comment>
  <w:comment w:id="30" w:author="Johnson Marc" w:date="2022-05-05T15:21:00Z" w:initials="JM">
    <w:p w14:paraId="41319E48" w14:textId="77777777" w:rsidR="006F53ED" w:rsidRDefault="006F53ED" w:rsidP="00141B35">
      <w:pPr>
        <w:pStyle w:val="CommentText"/>
      </w:pPr>
      <w:r>
        <w:rPr>
          <w:rStyle w:val="CommentReference"/>
        </w:rPr>
        <w:annotationRef/>
      </w:r>
      <w:r>
        <w:t>Confusing sentence structure</w:t>
      </w:r>
    </w:p>
  </w:comment>
  <w:comment w:id="31" w:author="Anthony, James L" w:date="2022-04-19T10:45:00Z" w:initials="AJL">
    <w:p w14:paraId="65E5FEED" w14:textId="77777777" w:rsidR="00BA3479" w:rsidRDefault="00BA3479" w:rsidP="00BA3479">
      <w:pPr>
        <w:pStyle w:val="CommentText"/>
      </w:pPr>
      <w:r>
        <w:rPr>
          <w:rStyle w:val="CommentReference"/>
        </w:rPr>
        <w:annotationRef/>
      </w:r>
      <w:r>
        <w:t xml:space="preserve">Realistically, the only way to substantially increase these numbers will be to aggregate small numbers collected annually across several years of collections. Same might be true in the Siletz, though certainly a better chance there. Higher numbers could be expected on Whiskey, but I think we just hit them a bit late in 2019. Anyway, I'm curious about whether aggregation across years would be problematic. I guess continued collections in the areas with better sample sizes might tell us more about the degree to which we can pool the samples among years in other </w:t>
      </w:r>
      <w:proofErr w:type="gramStart"/>
      <w:r>
        <w:t>areas?</w:t>
      </w:r>
      <w:proofErr w:type="gramEnd"/>
    </w:p>
  </w:comment>
  <w:comment w:id="32" w:author="Johnson Marc" w:date="2022-05-05T15:40:00Z" w:initials="JM">
    <w:p w14:paraId="108CBD81" w14:textId="77777777" w:rsidR="008C0844" w:rsidRDefault="008C0844">
      <w:pPr>
        <w:pStyle w:val="CommentText"/>
      </w:pPr>
      <w:r>
        <w:rPr>
          <w:rStyle w:val="CommentReference"/>
        </w:rPr>
        <w:annotationRef/>
      </w:r>
      <w:r>
        <w:t xml:space="preserve">The Introduction described the broad distribution of Chum, but the Discussion quickly narrowed to describe Chum from a handful of locations in Oregon.  I believe the Discussion would be more useful and interesting if it related this study's results to similar genetic studies of Chum Salmon.  How do results from Oregon compare with reports from other locales?  </w:t>
      </w:r>
      <w:proofErr w:type="gramStart"/>
      <w:r>
        <w:t>Are</w:t>
      </w:r>
      <w:proofErr w:type="gramEnd"/>
      <w:r>
        <w:t xml:space="preserve"> Oregon Chum more or less diverse than more northerly distributed Chum?  </w:t>
      </w:r>
      <w:proofErr w:type="gramStart"/>
      <w:r>
        <w:t>More or less structured</w:t>
      </w:r>
      <w:proofErr w:type="gramEnd"/>
      <w:r>
        <w:t>?  Moreover, how do these metrics compare to other salmon species across similar spatial scales in Oregon?  A broader synthesis would likely be informative to readers and management.</w:t>
      </w:r>
    </w:p>
    <w:p w14:paraId="024EC75F" w14:textId="77777777" w:rsidR="008C0844" w:rsidRDefault="008C0844">
      <w:pPr>
        <w:pStyle w:val="CommentText"/>
      </w:pPr>
    </w:p>
    <w:p w14:paraId="23434242" w14:textId="77777777" w:rsidR="008C0844" w:rsidRDefault="008C0844">
      <w:pPr>
        <w:pStyle w:val="CommentText"/>
      </w:pPr>
      <w:r>
        <w:t>Here are a couple of papers to consider for related Chum studies:</w:t>
      </w:r>
    </w:p>
    <w:p w14:paraId="6651A10A" w14:textId="77777777" w:rsidR="008C0844" w:rsidRDefault="008C0844">
      <w:pPr>
        <w:pStyle w:val="CommentText"/>
      </w:pPr>
    </w:p>
    <w:p w14:paraId="649BDCEA" w14:textId="77777777" w:rsidR="008C0844" w:rsidRDefault="00AF7714">
      <w:pPr>
        <w:pStyle w:val="CommentText"/>
      </w:pPr>
      <w:hyperlink r:id="rId1" w:history="1">
        <w:r w:rsidR="008C0844" w:rsidRPr="00FC388D">
          <w:rPr>
            <w:rStyle w:val="Hyperlink"/>
          </w:rPr>
          <w:t>https://doi.org/10.1080/02755947.2015.1055014</w:t>
        </w:r>
      </w:hyperlink>
    </w:p>
    <w:p w14:paraId="4A76E682" w14:textId="77777777" w:rsidR="008C0844" w:rsidRDefault="008C0844">
      <w:pPr>
        <w:pStyle w:val="CommentText"/>
      </w:pPr>
    </w:p>
    <w:p w14:paraId="4E75D979" w14:textId="77777777" w:rsidR="008C0844" w:rsidRDefault="00AF7714" w:rsidP="00FC388D">
      <w:pPr>
        <w:pStyle w:val="CommentText"/>
      </w:pPr>
      <w:hyperlink r:id="rId2" w:history="1">
        <w:r w:rsidR="008C0844" w:rsidRPr="00FC388D">
          <w:rPr>
            <w:rStyle w:val="Hyperlink"/>
          </w:rPr>
          <w:t>https://doi.org/10.1002/ece3.8102</w:t>
        </w:r>
      </w:hyperlink>
      <w:r w:rsidR="008C0844">
        <w:t xml:space="preserve"> </w:t>
      </w:r>
      <w:r w:rsidR="008C0844">
        <w:br/>
      </w:r>
    </w:p>
  </w:comment>
  <w:comment w:id="33" w:author="Chris M Lorion" w:date="2022-06-09T14:55:00Z" w:initials="LCM*O">
    <w:p w14:paraId="0669D196" w14:textId="1A62368B" w:rsidR="00657849" w:rsidRDefault="00657849">
      <w:pPr>
        <w:pStyle w:val="CommentText"/>
      </w:pPr>
      <w:r>
        <w:rPr>
          <w:rStyle w:val="CommentReference"/>
        </w:rPr>
        <w:annotationRef/>
      </w:r>
      <w:r w:rsidRPr="004E111F">
        <w:t>Reviewer Derek Wiley also commented:</w:t>
      </w:r>
      <w:r>
        <w:t xml:space="preserve"> How many markers would it take for a more conclusive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18F16D" w15:done="0"/>
  <w15:commentEx w15:paraId="183A4156" w15:paraIdParent="2518F16D" w15:done="0"/>
  <w15:commentEx w15:paraId="5F0746E6" w15:done="0"/>
  <w15:commentEx w15:paraId="51745587" w15:done="0"/>
  <w15:commentEx w15:paraId="33B020AF" w15:done="0"/>
  <w15:commentEx w15:paraId="41319E48" w15:done="0"/>
  <w15:commentEx w15:paraId="65E5FEED" w15:done="0"/>
  <w15:commentEx w15:paraId="4E75D979" w15:done="0"/>
  <w15:commentEx w15:paraId="0669D196" w15:paraIdParent="4E75D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1658" w16cex:dateUtc="2022-04-19T18:07:00Z"/>
  <w16cex:commentExtensible w16cex:durableId="264C8E5F" w16cex:dateUtc="2022-06-09T22:21:00Z"/>
  <w16cex:commentExtensible w16cex:durableId="261E63B0" w16cex:dateUtc="2022-05-05T21:54:00Z"/>
  <w16cex:commentExtensible w16cex:durableId="261E66E1" w16cex:dateUtc="2022-05-05T22:08:00Z"/>
  <w16cex:commentExtensible w16cex:durableId="261E68CF" w16cex:dateUtc="2022-05-05T22:16:00Z"/>
  <w16cex:commentExtensible w16cex:durableId="261E6A0E" w16cex:dateUtc="2022-05-05T22:21:00Z"/>
  <w16cex:commentExtensible w16cex:durableId="26091143" w16cex:dateUtc="2022-04-19T17:45:00Z"/>
  <w16cex:commentExtensible w16cex:durableId="261E6E83" w16cex:dateUtc="2022-05-05T22:40:00Z"/>
  <w16cex:commentExtensible w16cex:durableId="264C8860" w16cex:dateUtc="2022-06-09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18F16D" w16cid:durableId="26091658"/>
  <w16cid:commentId w16cid:paraId="183A4156" w16cid:durableId="264C8E5F"/>
  <w16cid:commentId w16cid:paraId="5F0746E6" w16cid:durableId="261E63B0"/>
  <w16cid:commentId w16cid:paraId="51745587" w16cid:durableId="261E66E1"/>
  <w16cid:commentId w16cid:paraId="33B020AF" w16cid:durableId="261E68CF"/>
  <w16cid:commentId w16cid:paraId="41319E48" w16cid:durableId="261E6A0E"/>
  <w16cid:commentId w16cid:paraId="65E5FEED" w16cid:durableId="26091143"/>
  <w16cid:commentId w16cid:paraId="4E75D979" w16cid:durableId="261E6E83"/>
  <w16cid:commentId w16cid:paraId="0669D196" w16cid:durableId="264C8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E8F12" w14:textId="77777777" w:rsidR="00AF7714" w:rsidRDefault="00AF7714" w:rsidP="00B53A6E">
      <w:pPr>
        <w:spacing w:after="0" w:line="240" w:lineRule="auto"/>
      </w:pPr>
      <w:r>
        <w:separator/>
      </w:r>
    </w:p>
  </w:endnote>
  <w:endnote w:type="continuationSeparator" w:id="0">
    <w:p w14:paraId="5DAD6208" w14:textId="77777777" w:rsidR="00AF7714" w:rsidRDefault="00AF7714"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B730F" w14:textId="77777777" w:rsidR="00AF7714" w:rsidRDefault="00AF7714" w:rsidP="00B53A6E">
      <w:pPr>
        <w:spacing w:after="0" w:line="240" w:lineRule="auto"/>
      </w:pPr>
      <w:r>
        <w:separator/>
      </w:r>
    </w:p>
  </w:footnote>
  <w:footnote w:type="continuationSeparator" w:id="0">
    <w:p w14:paraId="6E9EB020" w14:textId="77777777" w:rsidR="00AF7714" w:rsidRDefault="00AF7714"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&#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C57Q0x+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Atscxu+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M Lorion">
    <w15:presenceInfo w15:providerId="AD" w15:userId="S::Chris.M.Lorion@odfw.oregon.gov::84201edd-fda5-4349-a2ae-b9d269ca7e33"/>
  </w15:person>
  <w15:person w15:author="Anthony, James L">
    <w15:presenceInfo w15:providerId="AD" w15:userId="S::anthonja@oregonstate.edu::02d4b326-acd3-47ef-87f3-17aa69ce80ad"/>
  </w15:person>
  <w15:person w15:author="Johnson Marc">
    <w15:presenceInfo w15:providerId="AD" w15:userId="S::johnmarc@oregonstate.edu::9d8479ba-e6dc-413b-936b-5861160c6f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0776F"/>
    <w:rsid w:val="00015421"/>
    <w:rsid w:val="0001553A"/>
    <w:rsid w:val="000278FB"/>
    <w:rsid w:val="00027AEB"/>
    <w:rsid w:val="00030BE7"/>
    <w:rsid w:val="00033666"/>
    <w:rsid w:val="000426BB"/>
    <w:rsid w:val="00044EEE"/>
    <w:rsid w:val="00053558"/>
    <w:rsid w:val="0006323D"/>
    <w:rsid w:val="00075949"/>
    <w:rsid w:val="000829A1"/>
    <w:rsid w:val="00086B61"/>
    <w:rsid w:val="00091CF6"/>
    <w:rsid w:val="000931CB"/>
    <w:rsid w:val="00095CAB"/>
    <w:rsid w:val="000A1460"/>
    <w:rsid w:val="000A3DC7"/>
    <w:rsid w:val="000A4F37"/>
    <w:rsid w:val="000A5869"/>
    <w:rsid w:val="000A7080"/>
    <w:rsid w:val="000A7942"/>
    <w:rsid w:val="000B0695"/>
    <w:rsid w:val="000B1A3F"/>
    <w:rsid w:val="000B7B48"/>
    <w:rsid w:val="000C0533"/>
    <w:rsid w:val="000C5909"/>
    <w:rsid w:val="000C672B"/>
    <w:rsid w:val="000C745C"/>
    <w:rsid w:val="000D4BF8"/>
    <w:rsid w:val="000D5956"/>
    <w:rsid w:val="000D66E8"/>
    <w:rsid w:val="000E2F64"/>
    <w:rsid w:val="000E4DA4"/>
    <w:rsid w:val="000F1A84"/>
    <w:rsid w:val="000F315B"/>
    <w:rsid w:val="00100225"/>
    <w:rsid w:val="00102B33"/>
    <w:rsid w:val="001040A2"/>
    <w:rsid w:val="00106D4B"/>
    <w:rsid w:val="00113C2B"/>
    <w:rsid w:val="001145CE"/>
    <w:rsid w:val="00114E1C"/>
    <w:rsid w:val="0012042C"/>
    <w:rsid w:val="0013276D"/>
    <w:rsid w:val="00140D9D"/>
    <w:rsid w:val="001431E6"/>
    <w:rsid w:val="00144D6F"/>
    <w:rsid w:val="00144E70"/>
    <w:rsid w:val="00147DB0"/>
    <w:rsid w:val="00147FD5"/>
    <w:rsid w:val="001500F0"/>
    <w:rsid w:val="0016475D"/>
    <w:rsid w:val="001710FF"/>
    <w:rsid w:val="00174C95"/>
    <w:rsid w:val="001833DB"/>
    <w:rsid w:val="0018495C"/>
    <w:rsid w:val="00191428"/>
    <w:rsid w:val="0019344F"/>
    <w:rsid w:val="00195760"/>
    <w:rsid w:val="001A1C3B"/>
    <w:rsid w:val="001A3CA7"/>
    <w:rsid w:val="001B060D"/>
    <w:rsid w:val="001B3C4C"/>
    <w:rsid w:val="001C7B04"/>
    <w:rsid w:val="001D0B9F"/>
    <w:rsid w:val="001D53A2"/>
    <w:rsid w:val="001D6FD5"/>
    <w:rsid w:val="001E183F"/>
    <w:rsid w:val="001E40C6"/>
    <w:rsid w:val="001F02E5"/>
    <w:rsid w:val="001F2050"/>
    <w:rsid w:val="001F3C7A"/>
    <w:rsid w:val="001F46F2"/>
    <w:rsid w:val="001F65EE"/>
    <w:rsid w:val="001F7F88"/>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C0B8A"/>
    <w:rsid w:val="002C2CAA"/>
    <w:rsid w:val="002C44F3"/>
    <w:rsid w:val="002C4739"/>
    <w:rsid w:val="002C5399"/>
    <w:rsid w:val="002C71ED"/>
    <w:rsid w:val="002D2376"/>
    <w:rsid w:val="002D2F78"/>
    <w:rsid w:val="002D4519"/>
    <w:rsid w:val="002D6438"/>
    <w:rsid w:val="002E1CAB"/>
    <w:rsid w:val="002E2BE3"/>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D49CF"/>
    <w:rsid w:val="003E304A"/>
    <w:rsid w:val="003E4160"/>
    <w:rsid w:val="003E5222"/>
    <w:rsid w:val="003E54CE"/>
    <w:rsid w:val="003F1B48"/>
    <w:rsid w:val="003F234C"/>
    <w:rsid w:val="003F28CE"/>
    <w:rsid w:val="003F50EA"/>
    <w:rsid w:val="003F5675"/>
    <w:rsid w:val="004119BD"/>
    <w:rsid w:val="00412CF2"/>
    <w:rsid w:val="00414167"/>
    <w:rsid w:val="00414D00"/>
    <w:rsid w:val="004157C4"/>
    <w:rsid w:val="00420375"/>
    <w:rsid w:val="0042056F"/>
    <w:rsid w:val="004260FD"/>
    <w:rsid w:val="00433D09"/>
    <w:rsid w:val="00440F3E"/>
    <w:rsid w:val="00441C6F"/>
    <w:rsid w:val="00453126"/>
    <w:rsid w:val="004607A9"/>
    <w:rsid w:val="004737F8"/>
    <w:rsid w:val="00473A73"/>
    <w:rsid w:val="00476BCB"/>
    <w:rsid w:val="00477C78"/>
    <w:rsid w:val="0048153C"/>
    <w:rsid w:val="00484E03"/>
    <w:rsid w:val="00485133"/>
    <w:rsid w:val="004867F6"/>
    <w:rsid w:val="004909BC"/>
    <w:rsid w:val="00491B2E"/>
    <w:rsid w:val="004A0E93"/>
    <w:rsid w:val="004A14C7"/>
    <w:rsid w:val="004A5CCF"/>
    <w:rsid w:val="004A6620"/>
    <w:rsid w:val="004A680A"/>
    <w:rsid w:val="004A7237"/>
    <w:rsid w:val="004C0E42"/>
    <w:rsid w:val="004C1698"/>
    <w:rsid w:val="004C216E"/>
    <w:rsid w:val="004E0045"/>
    <w:rsid w:val="004E10B6"/>
    <w:rsid w:val="004E111F"/>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6B8E"/>
    <w:rsid w:val="005A23BA"/>
    <w:rsid w:val="005A4442"/>
    <w:rsid w:val="005A59A3"/>
    <w:rsid w:val="005B008C"/>
    <w:rsid w:val="005C0137"/>
    <w:rsid w:val="005C050D"/>
    <w:rsid w:val="005C0EB1"/>
    <w:rsid w:val="005C5189"/>
    <w:rsid w:val="005D4EC6"/>
    <w:rsid w:val="005D71A1"/>
    <w:rsid w:val="005E02E5"/>
    <w:rsid w:val="005E60BD"/>
    <w:rsid w:val="005E6D90"/>
    <w:rsid w:val="005F127F"/>
    <w:rsid w:val="005F55D3"/>
    <w:rsid w:val="00606D26"/>
    <w:rsid w:val="00606E18"/>
    <w:rsid w:val="0061106E"/>
    <w:rsid w:val="0061180C"/>
    <w:rsid w:val="00611CCB"/>
    <w:rsid w:val="00614B35"/>
    <w:rsid w:val="00625C65"/>
    <w:rsid w:val="00630133"/>
    <w:rsid w:val="00643FB5"/>
    <w:rsid w:val="00647F4D"/>
    <w:rsid w:val="00657849"/>
    <w:rsid w:val="006634F1"/>
    <w:rsid w:val="0066504B"/>
    <w:rsid w:val="006673B1"/>
    <w:rsid w:val="006823FB"/>
    <w:rsid w:val="0068484D"/>
    <w:rsid w:val="0068797E"/>
    <w:rsid w:val="0069226B"/>
    <w:rsid w:val="00693630"/>
    <w:rsid w:val="00693A04"/>
    <w:rsid w:val="00694E92"/>
    <w:rsid w:val="006A26D3"/>
    <w:rsid w:val="006A2D8D"/>
    <w:rsid w:val="006B03AC"/>
    <w:rsid w:val="006B5A49"/>
    <w:rsid w:val="006B60DE"/>
    <w:rsid w:val="006C02E1"/>
    <w:rsid w:val="006C74C3"/>
    <w:rsid w:val="006C7B82"/>
    <w:rsid w:val="006D63AD"/>
    <w:rsid w:val="006E3F10"/>
    <w:rsid w:val="006E688C"/>
    <w:rsid w:val="006E7F10"/>
    <w:rsid w:val="006F18D6"/>
    <w:rsid w:val="006F2532"/>
    <w:rsid w:val="006F39F7"/>
    <w:rsid w:val="006F53ED"/>
    <w:rsid w:val="006F6D07"/>
    <w:rsid w:val="00701E4D"/>
    <w:rsid w:val="00702BF8"/>
    <w:rsid w:val="00711637"/>
    <w:rsid w:val="00712238"/>
    <w:rsid w:val="00714F85"/>
    <w:rsid w:val="00717BAC"/>
    <w:rsid w:val="0072214F"/>
    <w:rsid w:val="0072249D"/>
    <w:rsid w:val="00726A03"/>
    <w:rsid w:val="00732CE0"/>
    <w:rsid w:val="007346C3"/>
    <w:rsid w:val="00747DAF"/>
    <w:rsid w:val="00751730"/>
    <w:rsid w:val="00751D53"/>
    <w:rsid w:val="00751DD0"/>
    <w:rsid w:val="00757FA2"/>
    <w:rsid w:val="007631F8"/>
    <w:rsid w:val="00773DC6"/>
    <w:rsid w:val="00782CD9"/>
    <w:rsid w:val="007870A5"/>
    <w:rsid w:val="007A3D6A"/>
    <w:rsid w:val="007A5611"/>
    <w:rsid w:val="007C372D"/>
    <w:rsid w:val="007C6FFF"/>
    <w:rsid w:val="007D1A3F"/>
    <w:rsid w:val="007D2AE2"/>
    <w:rsid w:val="007D3ABC"/>
    <w:rsid w:val="007D71F2"/>
    <w:rsid w:val="007E45B2"/>
    <w:rsid w:val="007E6416"/>
    <w:rsid w:val="007F0720"/>
    <w:rsid w:val="007F08B5"/>
    <w:rsid w:val="007F165D"/>
    <w:rsid w:val="007F1F9D"/>
    <w:rsid w:val="007F5196"/>
    <w:rsid w:val="008034F3"/>
    <w:rsid w:val="008140F9"/>
    <w:rsid w:val="008156EF"/>
    <w:rsid w:val="0082206C"/>
    <w:rsid w:val="0082391E"/>
    <w:rsid w:val="0082758F"/>
    <w:rsid w:val="00833A02"/>
    <w:rsid w:val="00840901"/>
    <w:rsid w:val="0084171D"/>
    <w:rsid w:val="008463CF"/>
    <w:rsid w:val="00847812"/>
    <w:rsid w:val="008524DF"/>
    <w:rsid w:val="008543B3"/>
    <w:rsid w:val="00854A10"/>
    <w:rsid w:val="008644C1"/>
    <w:rsid w:val="00867C8D"/>
    <w:rsid w:val="008706FD"/>
    <w:rsid w:val="008A0AEB"/>
    <w:rsid w:val="008A2A3A"/>
    <w:rsid w:val="008B70D0"/>
    <w:rsid w:val="008C0844"/>
    <w:rsid w:val="008C1D68"/>
    <w:rsid w:val="008C5466"/>
    <w:rsid w:val="008D211B"/>
    <w:rsid w:val="008D4A9E"/>
    <w:rsid w:val="008D4B4D"/>
    <w:rsid w:val="008D7CA9"/>
    <w:rsid w:val="008E09DE"/>
    <w:rsid w:val="008E1D1A"/>
    <w:rsid w:val="008E34BB"/>
    <w:rsid w:val="008E371F"/>
    <w:rsid w:val="008E3B8C"/>
    <w:rsid w:val="008F0547"/>
    <w:rsid w:val="008F643C"/>
    <w:rsid w:val="00915817"/>
    <w:rsid w:val="00917082"/>
    <w:rsid w:val="00917C87"/>
    <w:rsid w:val="00931E96"/>
    <w:rsid w:val="00933C09"/>
    <w:rsid w:val="00943066"/>
    <w:rsid w:val="0094503D"/>
    <w:rsid w:val="0094720F"/>
    <w:rsid w:val="009474A2"/>
    <w:rsid w:val="0095253B"/>
    <w:rsid w:val="009624CA"/>
    <w:rsid w:val="00962795"/>
    <w:rsid w:val="009654C7"/>
    <w:rsid w:val="009666E0"/>
    <w:rsid w:val="0096675E"/>
    <w:rsid w:val="009670B5"/>
    <w:rsid w:val="009677E1"/>
    <w:rsid w:val="00976CB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270F4"/>
    <w:rsid w:val="00A30456"/>
    <w:rsid w:val="00A318C5"/>
    <w:rsid w:val="00A3345C"/>
    <w:rsid w:val="00A342CF"/>
    <w:rsid w:val="00A44222"/>
    <w:rsid w:val="00A47D0D"/>
    <w:rsid w:val="00A5132A"/>
    <w:rsid w:val="00A5378B"/>
    <w:rsid w:val="00A6549F"/>
    <w:rsid w:val="00A66CAD"/>
    <w:rsid w:val="00A7340F"/>
    <w:rsid w:val="00A8280D"/>
    <w:rsid w:val="00A839AF"/>
    <w:rsid w:val="00A85866"/>
    <w:rsid w:val="00A85CD2"/>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459"/>
    <w:rsid w:val="00AE670D"/>
    <w:rsid w:val="00AF064A"/>
    <w:rsid w:val="00AF1624"/>
    <w:rsid w:val="00AF7714"/>
    <w:rsid w:val="00B03E2E"/>
    <w:rsid w:val="00B06CAB"/>
    <w:rsid w:val="00B102D1"/>
    <w:rsid w:val="00B16A01"/>
    <w:rsid w:val="00B17C65"/>
    <w:rsid w:val="00B17D4D"/>
    <w:rsid w:val="00B21EA2"/>
    <w:rsid w:val="00B22D5A"/>
    <w:rsid w:val="00B23029"/>
    <w:rsid w:val="00B261F7"/>
    <w:rsid w:val="00B349CE"/>
    <w:rsid w:val="00B400E0"/>
    <w:rsid w:val="00B41152"/>
    <w:rsid w:val="00B46808"/>
    <w:rsid w:val="00B476A4"/>
    <w:rsid w:val="00B527AD"/>
    <w:rsid w:val="00B53A6E"/>
    <w:rsid w:val="00B54900"/>
    <w:rsid w:val="00B5742C"/>
    <w:rsid w:val="00B60CA0"/>
    <w:rsid w:val="00B61E84"/>
    <w:rsid w:val="00B6245B"/>
    <w:rsid w:val="00B648DC"/>
    <w:rsid w:val="00B713E7"/>
    <w:rsid w:val="00B86998"/>
    <w:rsid w:val="00B9370D"/>
    <w:rsid w:val="00B941EC"/>
    <w:rsid w:val="00B94896"/>
    <w:rsid w:val="00B953D8"/>
    <w:rsid w:val="00BA3479"/>
    <w:rsid w:val="00BB1B17"/>
    <w:rsid w:val="00BB1F44"/>
    <w:rsid w:val="00BB4EF3"/>
    <w:rsid w:val="00BC03D2"/>
    <w:rsid w:val="00BC3685"/>
    <w:rsid w:val="00BC5336"/>
    <w:rsid w:val="00BC7370"/>
    <w:rsid w:val="00BD25BC"/>
    <w:rsid w:val="00BD4F1D"/>
    <w:rsid w:val="00BD7D77"/>
    <w:rsid w:val="00BD7F1E"/>
    <w:rsid w:val="00BE048C"/>
    <w:rsid w:val="00BE09F6"/>
    <w:rsid w:val="00BE625B"/>
    <w:rsid w:val="00BE7357"/>
    <w:rsid w:val="00BE7DCE"/>
    <w:rsid w:val="00BF0D76"/>
    <w:rsid w:val="00BF6FBF"/>
    <w:rsid w:val="00C00C29"/>
    <w:rsid w:val="00C00FC5"/>
    <w:rsid w:val="00C05858"/>
    <w:rsid w:val="00C115FA"/>
    <w:rsid w:val="00C11AE2"/>
    <w:rsid w:val="00C20080"/>
    <w:rsid w:val="00C27B33"/>
    <w:rsid w:val="00C31FE8"/>
    <w:rsid w:val="00C323FE"/>
    <w:rsid w:val="00C343FA"/>
    <w:rsid w:val="00C40ECA"/>
    <w:rsid w:val="00C41E07"/>
    <w:rsid w:val="00C436CF"/>
    <w:rsid w:val="00C43FDA"/>
    <w:rsid w:val="00C55D5D"/>
    <w:rsid w:val="00C5776A"/>
    <w:rsid w:val="00C605FA"/>
    <w:rsid w:val="00C63F34"/>
    <w:rsid w:val="00C649AC"/>
    <w:rsid w:val="00C64D27"/>
    <w:rsid w:val="00C67146"/>
    <w:rsid w:val="00C731C8"/>
    <w:rsid w:val="00C743D5"/>
    <w:rsid w:val="00C77A08"/>
    <w:rsid w:val="00C8547A"/>
    <w:rsid w:val="00C93C7D"/>
    <w:rsid w:val="00CA0961"/>
    <w:rsid w:val="00CB0406"/>
    <w:rsid w:val="00CB4E46"/>
    <w:rsid w:val="00CC29FA"/>
    <w:rsid w:val="00CC5B5F"/>
    <w:rsid w:val="00CD21D0"/>
    <w:rsid w:val="00CD5380"/>
    <w:rsid w:val="00CD5AB9"/>
    <w:rsid w:val="00CD677B"/>
    <w:rsid w:val="00CE00ED"/>
    <w:rsid w:val="00CE0D05"/>
    <w:rsid w:val="00CE646F"/>
    <w:rsid w:val="00CF228A"/>
    <w:rsid w:val="00CF34A5"/>
    <w:rsid w:val="00D05D95"/>
    <w:rsid w:val="00D06E3F"/>
    <w:rsid w:val="00D20769"/>
    <w:rsid w:val="00D21208"/>
    <w:rsid w:val="00D216C0"/>
    <w:rsid w:val="00D304D9"/>
    <w:rsid w:val="00D56F9F"/>
    <w:rsid w:val="00D608F0"/>
    <w:rsid w:val="00D76F08"/>
    <w:rsid w:val="00D836FF"/>
    <w:rsid w:val="00D84516"/>
    <w:rsid w:val="00D84D6D"/>
    <w:rsid w:val="00D85374"/>
    <w:rsid w:val="00D874F8"/>
    <w:rsid w:val="00D93147"/>
    <w:rsid w:val="00D93879"/>
    <w:rsid w:val="00DA311E"/>
    <w:rsid w:val="00DA51AF"/>
    <w:rsid w:val="00DA7630"/>
    <w:rsid w:val="00DB0784"/>
    <w:rsid w:val="00DB515B"/>
    <w:rsid w:val="00DB74E7"/>
    <w:rsid w:val="00DC2AE4"/>
    <w:rsid w:val="00DC6F57"/>
    <w:rsid w:val="00DD277D"/>
    <w:rsid w:val="00DD2EC2"/>
    <w:rsid w:val="00DD606A"/>
    <w:rsid w:val="00DD6E71"/>
    <w:rsid w:val="00DE2EED"/>
    <w:rsid w:val="00DF0181"/>
    <w:rsid w:val="00DF4DDA"/>
    <w:rsid w:val="00E01704"/>
    <w:rsid w:val="00E031A2"/>
    <w:rsid w:val="00E031E3"/>
    <w:rsid w:val="00E1054B"/>
    <w:rsid w:val="00E12761"/>
    <w:rsid w:val="00E16DC3"/>
    <w:rsid w:val="00E205EA"/>
    <w:rsid w:val="00E21081"/>
    <w:rsid w:val="00E24E94"/>
    <w:rsid w:val="00E27F90"/>
    <w:rsid w:val="00E32EB7"/>
    <w:rsid w:val="00E33341"/>
    <w:rsid w:val="00E403D6"/>
    <w:rsid w:val="00E40E53"/>
    <w:rsid w:val="00E4162C"/>
    <w:rsid w:val="00E443EA"/>
    <w:rsid w:val="00E453A8"/>
    <w:rsid w:val="00E47A42"/>
    <w:rsid w:val="00E53E66"/>
    <w:rsid w:val="00E652F4"/>
    <w:rsid w:val="00E82689"/>
    <w:rsid w:val="00E94BB7"/>
    <w:rsid w:val="00E968B2"/>
    <w:rsid w:val="00E96D82"/>
    <w:rsid w:val="00EB1321"/>
    <w:rsid w:val="00EB2FF5"/>
    <w:rsid w:val="00EB6234"/>
    <w:rsid w:val="00EC1D83"/>
    <w:rsid w:val="00EC75EA"/>
    <w:rsid w:val="00ED2874"/>
    <w:rsid w:val="00EE06D7"/>
    <w:rsid w:val="00EE408D"/>
    <w:rsid w:val="00EE6317"/>
    <w:rsid w:val="00EE787B"/>
    <w:rsid w:val="00EF097E"/>
    <w:rsid w:val="00EF1DB0"/>
    <w:rsid w:val="00EF1EC1"/>
    <w:rsid w:val="00EF71F5"/>
    <w:rsid w:val="00EF7D3A"/>
    <w:rsid w:val="00F0142A"/>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1C5E"/>
    <w:rsid w:val="00FA354A"/>
    <w:rsid w:val="00FA40B7"/>
    <w:rsid w:val="00FA43D9"/>
    <w:rsid w:val="00FA60BB"/>
    <w:rsid w:val="00FB0B5B"/>
    <w:rsid w:val="00FB0FE9"/>
    <w:rsid w:val="00FB2F6D"/>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2/ece3.8102" TargetMode="External"/><Relationship Id="rId1" Type="http://schemas.openxmlformats.org/officeDocument/2006/relationships/hyperlink" Target="https://doi.org/10.1080/02755947.2015.1055014"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8.tiff"/><Relationship Id="rId21" Type="http://schemas.openxmlformats.org/officeDocument/2006/relationships/image" Target="media/image3.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7475</Words>
  <Characters>42608</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9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O Malley, Kathleen G</cp:lastModifiedBy>
  <cp:revision>3</cp:revision>
  <cp:lastPrinted>2021-08-07T00:07:00Z</cp:lastPrinted>
  <dcterms:created xsi:type="dcterms:W3CDTF">2022-12-27T22:51:00Z</dcterms:created>
  <dcterms:modified xsi:type="dcterms:W3CDTF">2022-12-2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